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BB86A5" w14:textId="77777777" w:rsidR="00D80516" w:rsidRPr="000D7A4B" w:rsidRDefault="00D80516" w:rsidP="00B2386D">
      <w:pPr>
        <w:spacing w:line="480" w:lineRule="auto"/>
        <w:jc w:val="center"/>
        <w:rPr>
          <w:b/>
          <w:color w:val="000000" w:themeColor="text1"/>
          <w:sz w:val="36"/>
        </w:rPr>
      </w:pPr>
      <w:r w:rsidRPr="000D7A4B">
        <w:rPr>
          <w:b/>
          <w:color w:val="000000" w:themeColor="text1"/>
          <w:sz w:val="36"/>
        </w:rPr>
        <w:t>Supplement 1</w:t>
      </w:r>
    </w:p>
    <w:p w14:paraId="745DA364" w14:textId="77777777" w:rsidR="00D80516" w:rsidRPr="000D7A4B" w:rsidRDefault="00D80516" w:rsidP="00B2386D">
      <w:pPr>
        <w:spacing w:line="480" w:lineRule="auto"/>
        <w:jc w:val="center"/>
        <w:rPr>
          <w:color w:val="000000" w:themeColor="text1"/>
          <w:sz w:val="24"/>
        </w:rPr>
      </w:pPr>
    </w:p>
    <w:p w14:paraId="475218A2" w14:textId="06A3E20C" w:rsidR="00D80516" w:rsidRPr="000D7A4B" w:rsidRDefault="00D80516" w:rsidP="00B2386D">
      <w:pPr>
        <w:spacing w:line="480" w:lineRule="auto"/>
        <w:jc w:val="center"/>
        <w:rPr>
          <w:b/>
          <w:color w:val="000000" w:themeColor="text1"/>
          <w:sz w:val="36"/>
          <w:szCs w:val="32"/>
        </w:rPr>
      </w:pPr>
      <w:bookmarkStart w:id="0" w:name="_Hlk528514906"/>
      <w:r w:rsidRPr="000D7A4B">
        <w:rPr>
          <w:b/>
          <w:color w:val="000000" w:themeColor="text1"/>
          <w:sz w:val="36"/>
          <w:szCs w:val="32"/>
        </w:rPr>
        <w:t xml:space="preserve">Survey of </w:t>
      </w:r>
      <w:r w:rsidR="007308D1" w:rsidRPr="000D7A4B">
        <w:rPr>
          <w:b/>
          <w:color w:val="000000" w:themeColor="text1"/>
          <w:sz w:val="36"/>
          <w:szCs w:val="32"/>
        </w:rPr>
        <w:t>l</w:t>
      </w:r>
      <w:r w:rsidRPr="000D7A4B">
        <w:rPr>
          <w:b/>
          <w:color w:val="000000" w:themeColor="text1"/>
          <w:sz w:val="36"/>
          <w:szCs w:val="32"/>
        </w:rPr>
        <w:t xml:space="preserve">iterature on </w:t>
      </w:r>
      <w:r w:rsidR="007308D1" w:rsidRPr="000D7A4B">
        <w:rPr>
          <w:b/>
          <w:color w:val="000000" w:themeColor="text1"/>
          <w:sz w:val="36"/>
          <w:szCs w:val="32"/>
        </w:rPr>
        <w:t>w</w:t>
      </w:r>
      <w:r w:rsidRPr="000D7A4B">
        <w:rPr>
          <w:b/>
          <w:color w:val="000000" w:themeColor="text1"/>
          <w:sz w:val="36"/>
          <w:szCs w:val="32"/>
        </w:rPr>
        <w:t xml:space="preserve">hole </w:t>
      </w:r>
      <w:r w:rsidR="007308D1" w:rsidRPr="000D7A4B">
        <w:rPr>
          <w:b/>
          <w:color w:val="000000" w:themeColor="text1"/>
          <w:sz w:val="36"/>
          <w:szCs w:val="32"/>
        </w:rPr>
        <w:t>b</w:t>
      </w:r>
      <w:r w:rsidRPr="000D7A4B">
        <w:rPr>
          <w:b/>
          <w:color w:val="000000" w:themeColor="text1"/>
          <w:sz w:val="36"/>
          <w:szCs w:val="32"/>
        </w:rPr>
        <w:t xml:space="preserve">ody </w:t>
      </w:r>
      <w:r w:rsidR="007308D1" w:rsidRPr="000D7A4B">
        <w:rPr>
          <w:b/>
          <w:color w:val="000000" w:themeColor="text1"/>
          <w:sz w:val="36"/>
          <w:szCs w:val="32"/>
        </w:rPr>
        <w:t>v</w:t>
      </w:r>
      <w:r w:rsidRPr="000D7A4B">
        <w:rPr>
          <w:b/>
          <w:color w:val="000000" w:themeColor="text1"/>
          <w:sz w:val="36"/>
          <w:szCs w:val="32"/>
        </w:rPr>
        <w:t xml:space="preserve">ibration </w:t>
      </w:r>
      <w:r w:rsidR="007308D1" w:rsidRPr="000D7A4B">
        <w:rPr>
          <w:b/>
          <w:color w:val="000000" w:themeColor="text1"/>
          <w:sz w:val="36"/>
          <w:szCs w:val="32"/>
        </w:rPr>
        <w:t>t</w:t>
      </w:r>
      <w:r w:rsidRPr="000D7A4B">
        <w:rPr>
          <w:b/>
          <w:color w:val="000000" w:themeColor="text1"/>
          <w:sz w:val="36"/>
          <w:szCs w:val="32"/>
        </w:rPr>
        <w:t>raining</w:t>
      </w:r>
    </w:p>
    <w:bookmarkEnd w:id="0"/>
    <w:p w14:paraId="0153D90E" w14:textId="14E2F708" w:rsidR="00F94BAD" w:rsidRPr="000D7A4B" w:rsidRDefault="00F94BAD" w:rsidP="00B2386D">
      <w:pPr>
        <w:spacing w:line="480" w:lineRule="auto"/>
        <w:rPr>
          <w:color w:val="000000" w:themeColor="text1"/>
        </w:rPr>
      </w:pPr>
      <w:r w:rsidRPr="000D7A4B">
        <w:rPr>
          <w:color w:val="000000" w:themeColor="text1"/>
        </w:rPr>
        <w:t xml:space="preserve">At least 560 scientific studies on </w:t>
      </w:r>
      <w:r w:rsidR="00EC7C00" w:rsidRPr="000D7A4B">
        <w:rPr>
          <w:color w:val="000000" w:themeColor="text1"/>
        </w:rPr>
        <w:t>whole body vibration (</w:t>
      </w:r>
      <w:r w:rsidRPr="000D7A4B">
        <w:rPr>
          <w:color w:val="000000" w:themeColor="text1"/>
        </w:rPr>
        <w:t>WBV</w:t>
      </w:r>
      <w:r w:rsidR="00EC7C00" w:rsidRPr="000D7A4B">
        <w:rPr>
          <w:color w:val="000000" w:themeColor="text1"/>
        </w:rPr>
        <w:t>)</w:t>
      </w:r>
      <w:r w:rsidRPr="000D7A4B">
        <w:rPr>
          <w:color w:val="000000" w:themeColor="text1"/>
        </w:rPr>
        <w:t xml:space="preserve"> </w:t>
      </w:r>
      <w:r w:rsidR="00EC7C00" w:rsidRPr="000D7A4B">
        <w:rPr>
          <w:color w:val="000000" w:themeColor="text1"/>
        </w:rPr>
        <w:t xml:space="preserve">training </w:t>
      </w:r>
      <w:r w:rsidR="00F439B4" w:rsidRPr="000D7A4B">
        <w:rPr>
          <w:color w:val="000000" w:themeColor="text1"/>
        </w:rPr>
        <w:t xml:space="preserve">have been </w:t>
      </w:r>
      <w:r w:rsidRPr="000D7A4B">
        <w:rPr>
          <w:color w:val="000000" w:themeColor="text1"/>
        </w:rPr>
        <w:t xml:space="preserve">published </w:t>
      </w:r>
      <w:r w:rsidRPr="000D7A4B">
        <w:rPr>
          <w:color w:val="000000" w:themeColor="text1"/>
        </w:rPr>
        <w:fldChar w:fldCharType="begin"/>
      </w:r>
      <w:r w:rsidR="003B5D4D" w:rsidRPr="000D7A4B">
        <w:rPr>
          <w:color w:val="000000" w:themeColor="text1"/>
        </w:rPr>
        <w:instrText xml:space="preserve"> ADDIN EN.CITE &lt;EndNote&gt;&lt;Cite&gt;&lt;Author&gt;https://www.ncbi.nlm.nih.gov/pubmed&lt;/Author&gt;&lt;RecNum&gt;725&lt;/RecNum&gt;&lt;DisplayText&gt;[1]&lt;/DisplayText&gt;&lt;record&gt;&lt;rec-number&gt;725&lt;/rec-number&gt;&lt;foreign-keys&gt;&lt;key app="EN" db-id="wxte5d0ed9wfvmert5r5svaeaf22t2rdfszf" timestamp="1522060532"&gt;725&lt;/key&gt;&lt;/foreign-keys&gt;&lt;ref-type name="Electronic Article"&gt;43&lt;/ref-type&gt;&lt;contributors&gt;&lt;authors&gt;&lt;author&gt;https://www.ncbi.nlm.nih.gov/pubmed&lt;/author&gt;&lt;/authors&gt;&lt;/contributors&gt;&lt;titles&gt;&lt;title&gt;&amp;quot;Whole Body Vibration Training&amp;quot; Search in Titel and Abstract &lt;/title&gt;&lt;/titles&gt;&lt;dates&gt;&lt;/dates&gt;&lt;urls&gt;&lt;/urls&gt;&lt;custom2&gt;March 26, 2018&lt;/custom2&gt;&lt;/record&gt;&lt;/Cite&gt;&lt;/EndNote&gt;</w:instrText>
      </w:r>
      <w:r w:rsidRPr="000D7A4B">
        <w:rPr>
          <w:color w:val="000000" w:themeColor="text1"/>
        </w:rPr>
        <w:fldChar w:fldCharType="separate"/>
      </w:r>
      <w:r w:rsidR="003B5D4D" w:rsidRPr="000D7A4B">
        <w:rPr>
          <w:noProof/>
          <w:color w:val="000000" w:themeColor="text1"/>
        </w:rPr>
        <w:t>[1]</w:t>
      </w:r>
      <w:r w:rsidRPr="000D7A4B">
        <w:rPr>
          <w:color w:val="000000" w:themeColor="text1"/>
        </w:rPr>
        <w:fldChar w:fldCharType="end"/>
      </w:r>
      <w:r w:rsidRPr="000D7A4B">
        <w:rPr>
          <w:color w:val="000000" w:themeColor="text1"/>
        </w:rPr>
        <w:t>. Only a small part of them could be checked and information on details</w:t>
      </w:r>
      <w:r w:rsidR="00975E63" w:rsidRPr="000D7A4B">
        <w:rPr>
          <w:color w:val="000000" w:themeColor="text1"/>
        </w:rPr>
        <w:t>,</w:t>
      </w:r>
      <w:r w:rsidRPr="000D7A4B">
        <w:rPr>
          <w:color w:val="000000" w:themeColor="text1"/>
        </w:rPr>
        <w:t xml:space="preserve"> </w:t>
      </w:r>
      <w:r w:rsidR="00F439B4" w:rsidRPr="000D7A4B">
        <w:rPr>
          <w:color w:val="000000" w:themeColor="text1"/>
        </w:rPr>
        <w:t xml:space="preserve">such </w:t>
      </w:r>
      <w:r w:rsidRPr="000D7A4B">
        <w:rPr>
          <w:color w:val="000000" w:themeColor="text1"/>
        </w:rPr>
        <w:t>as investigated frequencies, strokes and subjects</w:t>
      </w:r>
      <w:r w:rsidR="00975E63" w:rsidRPr="000D7A4B">
        <w:rPr>
          <w:color w:val="000000" w:themeColor="text1"/>
        </w:rPr>
        <w:t>,</w:t>
      </w:r>
      <w:r w:rsidRPr="000D7A4B">
        <w:rPr>
          <w:color w:val="000000" w:themeColor="text1"/>
        </w:rPr>
        <w:t xml:space="preserve"> had to be omitted in the following survey, in which </w:t>
      </w:r>
      <w:r w:rsidRPr="000D7A4B">
        <w:rPr>
          <w:b/>
          <w:color w:val="000000" w:themeColor="text1"/>
        </w:rPr>
        <w:t>Meta</w:t>
      </w:r>
      <w:r w:rsidRPr="000D7A4B">
        <w:rPr>
          <w:color w:val="000000" w:themeColor="text1"/>
        </w:rPr>
        <w:t xml:space="preserve"> </w:t>
      </w:r>
      <w:r w:rsidRPr="000D7A4B">
        <w:rPr>
          <w:b/>
          <w:color w:val="000000" w:themeColor="text1"/>
        </w:rPr>
        <w:t>studies</w:t>
      </w:r>
      <w:r w:rsidRPr="000D7A4B">
        <w:rPr>
          <w:color w:val="000000" w:themeColor="text1"/>
        </w:rPr>
        <w:t xml:space="preserve"> (</w:t>
      </w:r>
      <w:r w:rsidRPr="000D7A4B">
        <w:rPr>
          <w:b/>
          <w:color w:val="000000" w:themeColor="text1"/>
        </w:rPr>
        <w:t>MS</w:t>
      </w:r>
      <w:r w:rsidRPr="000D7A4B">
        <w:rPr>
          <w:color w:val="000000" w:themeColor="text1"/>
        </w:rPr>
        <w:t xml:space="preserve">) are marked. The focus was set on </w:t>
      </w:r>
      <w:r w:rsidR="00F439B4" w:rsidRPr="000D7A4B">
        <w:rPr>
          <w:color w:val="000000" w:themeColor="text1"/>
        </w:rPr>
        <w:t>WBV-</w:t>
      </w:r>
      <w:r w:rsidRPr="000D7A4B">
        <w:rPr>
          <w:color w:val="000000" w:themeColor="text1"/>
        </w:rPr>
        <w:t xml:space="preserve">induced changes in the </w:t>
      </w:r>
      <w:r w:rsidRPr="000D7A4B">
        <w:rPr>
          <w:i/>
          <w:color w:val="000000" w:themeColor="text1"/>
        </w:rPr>
        <w:t>lower</w:t>
      </w:r>
      <w:r w:rsidRPr="000D7A4B">
        <w:rPr>
          <w:color w:val="000000" w:themeColor="text1"/>
        </w:rPr>
        <w:t xml:space="preserve"> extremities.</w:t>
      </w:r>
    </w:p>
    <w:p w14:paraId="08BA99D9" w14:textId="77777777" w:rsidR="00F94BAD" w:rsidRPr="000D7A4B" w:rsidRDefault="00F94BAD" w:rsidP="00B2386D">
      <w:pPr>
        <w:spacing w:line="480" w:lineRule="auto"/>
        <w:rPr>
          <w:color w:val="000000" w:themeColor="text1"/>
        </w:rPr>
      </w:pPr>
    </w:p>
    <w:p w14:paraId="79ACD04E" w14:textId="77777777" w:rsidR="00F94BAD" w:rsidRPr="000D7A4B" w:rsidRDefault="00F94BAD" w:rsidP="00B2386D">
      <w:pPr>
        <w:spacing w:line="480" w:lineRule="auto"/>
        <w:rPr>
          <w:b/>
          <w:color w:val="000000" w:themeColor="text1"/>
          <w:sz w:val="28"/>
          <w:szCs w:val="32"/>
        </w:rPr>
      </w:pPr>
      <w:bookmarkStart w:id="1" w:name="_Hlk528514979"/>
      <w:r w:rsidRPr="000D7A4B">
        <w:rPr>
          <w:b/>
          <w:color w:val="000000" w:themeColor="text1"/>
          <w:sz w:val="28"/>
          <w:szCs w:val="32"/>
        </w:rPr>
        <w:t>Muscles and movements</w:t>
      </w:r>
    </w:p>
    <w:bookmarkEnd w:id="1"/>
    <w:p w14:paraId="75C027B2" w14:textId="5D34A894" w:rsidR="00F94BAD" w:rsidRPr="000D7A4B" w:rsidRDefault="00F94BAD" w:rsidP="00B2386D">
      <w:pPr>
        <w:spacing w:line="480" w:lineRule="auto"/>
        <w:rPr>
          <w:color w:val="000000" w:themeColor="text1"/>
        </w:rPr>
      </w:pPr>
      <w:r w:rsidRPr="000D7A4B">
        <w:rPr>
          <w:i/>
          <w:color w:val="000000" w:themeColor="text1"/>
        </w:rPr>
        <w:t>Positive</w:t>
      </w:r>
      <w:r w:rsidRPr="000D7A4B">
        <w:rPr>
          <w:color w:val="000000" w:themeColor="text1"/>
        </w:rPr>
        <w:t xml:space="preserve"> </w:t>
      </w:r>
      <w:r w:rsidRPr="000D7A4B">
        <w:rPr>
          <w:i/>
          <w:color w:val="000000" w:themeColor="text1"/>
        </w:rPr>
        <w:t>effects</w:t>
      </w:r>
      <w:r w:rsidRPr="000D7A4B">
        <w:rPr>
          <w:color w:val="000000" w:themeColor="text1"/>
        </w:rPr>
        <w:t xml:space="preserve">: Improved knee extension, muscle strength, jump height and sit-to-stand </w:t>
      </w:r>
      <w:bookmarkStart w:id="2" w:name="_GoBack"/>
      <w:r w:rsidRPr="000D7A4B">
        <w:rPr>
          <w:color w:val="000000" w:themeColor="text1"/>
        </w:rPr>
        <w:t xml:space="preserve">performance were reported by MS </w:t>
      </w:r>
      <w:r w:rsidRPr="000D7A4B">
        <w:rPr>
          <w:color w:val="000000" w:themeColor="text1"/>
        </w:rPr>
        <w:fldChar w:fldCharType="begin">
          <w:fldData xml:space="preserve">PEVuZE5vdGU+PENpdGU+PEF1dGhvcj5Pc2F3YTwvQXV0aG9yPjxZZWFyPjIwMTM8L1llYXI+PFJl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==
</w:fldData>
        </w:fldChar>
      </w:r>
      <w:r w:rsidR="003B5D4D" w:rsidRPr="000D7A4B">
        <w:rPr>
          <w:color w:val="000000" w:themeColor="text1"/>
        </w:rPr>
        <w:instrText xml:space="preserve"> ADDIN EN.CITE </w:instrText>
      </w:r>
      <w:r w:rsidR="003B5D4D" w:rsidRPr="000D7A4B">
        <w:rPr>
          <w:color w:val="000000" w:themeColor="text1"/>
        </w:rPr>
        <w:fldChar w:fldCharType="begin">
          <w:fldData xml:space="preserve">PEVuZE5vdGU+PENpdGU+PEF1dGhvcj5Pc2F3YTwvQXV0aG9yPjxZZWFyPjIwMTM8L1llYXI+PFJl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==
</w:fldData>
        </w:fldChar>
      </w:r>
      <w:r w:rsidR="003B5D4D" w:rsidRPr="000D7A4B">
        <w:rPr>
          <w:color w:val="000000" w:themeColor="text1"/>
        </w:rPr>
        <w:instrText xml:space="preserve"> ADDIN EN.CITE.DATA </w:instrText>
      </w:r>
      <w:r w:rsidR="003B5D4D" w:rsidRPr="000D7A4B">
        <w:rPr>
          <w:color w:val="000000" w:themeColor="text1"/>
        </w:rPr>
      </w:r>
      <w:r w:rsidR="003B5D4D" w:rsidRPr="000D7A4B">
        <w:rPr>
          <w:color w:val="000000" w:themeColor="text1"/>
        </w:rPr>
        <w:fldChar w:fldCharType="end"/>
      </w:r>
      <w:r w:rsidRPr="000D7A4B">
        <w:rPr>
          <w:color w:val="000000" w:themeColor="text1"/>
        </w:rPr>
      </w:r>
      <w:r w:rsidRPr="000D7A4B">
        <w:rPr>
          <w:color w:val="000000" w:themeColor="text1"/>
        </w:rPr>
        <w:fldChar w:fldCharType="separate"/>
      </w:r>
      <w:r w:rsidR="003B5D4D" w:rsidRPr="000D7A4B">
        <w:rPr>
          <w:noProof/>
          <w:color w:val="000000" w:themeColor="text1"/>
        </w:rPr>
        <w:t>[2-4]</w:t>
      </w:r>
      <w:r w:rsidRPr="000D7A4B">
        <w:rPr>
          <w:color w:val="000000" w:themeColor="text1"/>
        </w:rPr>
        <w:fldChar w:fldCharType="end"/>
      </w:r>
      <w:r w:rsidRPr="000D7A4B">
        <w:rPr>
          <w:color w:val="000000" w:themeColor="text1"/>
        </w:rPr>
        <w:t xml:space="preserve">. </w:t>
      </w:r>
      <w:r w:rsidR="008A0169" w:rsidRPr="000D7A4B">
        <w:rPr>
          <w:color w:val="000000" w:themeColor="text1"/>
        </w:rPr>
        <w:t>Another study</w:t>
      </w:r>
      <w:r w:rsidRPr="000D7A4B">
        <w:rPr>
          <w:color w:val="000000" w:themeColor="text1"/>
        </w:rPr>
        <w:t xml:space="preserve"> found similar positive influences </w:t>
      </w:r>
      <w:r w:rsidRPr="000D7A4B">
        <w:rPr>
          <w:color w:val="000000" w:themeColor="text1"/>
        </w:rPr>
        <w:fldChar w:fldCharType="begin">
          <w:fldData xml:space="preserve">PEVuZE5vdGU+PENpdGU+PEF1dGhvcj5Pc2F3YTwvQXV0aG9yPjxZZWFyPjIwMTM8L1llYXI+PFJl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</w:fldData>
        </w:fldChar>
      </w:r>
      <w:r w:rsidR="003B5D4D" w:rsidRPr="000D7A4B">
        <w:rPr>
          <w:color w:val="000000" w:themeColor="text1"/>
        </w:rPr>
        <w:instrText xml:space="preserve"> ADDIN EN.CITE </w:instrText>
      </w:r>
      <w:r w:rsidR="003B5D4D" w:rsidRPr="000D7A4B">
        <w:rPr>
          <w:color w:val="000000" w:themeColor="text1"/>
        </w:rPr>
        <w:fldChar w:fldCharType="begin">
          <w:fldData xml:space="preserve">PEVuZE5vdGU+PENpdGU+PEF1dGhvcj5Pc2F3YTwvQXV0aG9yPjxZZWFyPjIwMTM8L1llYXI+PFJl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</w:fldData>
        </w:fldChar>
      </w:r>
      <w:r w:rsidR="003B5D4D" w:rsidRPr="000D7A4B">
        <w:rPr>
          <w:color w:val="000000" w:themeColor="text1"/>
        </w:rPr>
        <w:instrText xml:space="preserve"> ADDIN EN.CITE.DATA </w:instrText>
      </w:r>
      <w:r w:rsidR="003B5D4D" w:rsidRPr="000D7A4B">
        <w:rPr>
          <w:color w:val="000000" w:themeColor="text1"/>
        </w:rPr>
      </w:r>
      <w:r w:rsidR="003B5D4D" w:rsidRPr="000D7A4B">
        <w:rPr>
          <w:color w:val="000000" w:themeColor="text1"/>
        </w:rPr>
        <w:fldChar w:fldCharType="end"/>
      </w:r>
      <w:r w:rsidRPr="000D7A4B">
        <w:rPr>
          <w:color w:val="000000" w:themeColor="text1"/>
        </w:rPr>
      </w:r>
      <w:r w:rsidRPr="000D7A4B">
        <w:rPr>
          <w:color w:val="000000" w:themeColor="text1"/>
        </w:rPr>
        <w:fldChar w:fldCharType="separate"/>
      </w:r>
      <w:r w:rsidR="003B5D4D" w:rsidRPr="000D7A4B">
        <w:rPr>
          <w:noProof/>
          <w:color w:val="000000" w:themeColor="text1"/>
        </w:rPr>
        <w:t>[5]</w:t>
      </w:r>
      <w:r w:rsidRPr="000D7A4B">
        <w:rPr>
          <w:color w:val="000000" w:themeColor="text1"/>
        </w:rPr>
        <w:fldChar w:fldCharType="end"/>
      </w:r>
      <w:r w:rsidRPr="000D7A4B">
        <w:rPr>
          <w:color w:val="000000" w:themeColor="text1"/>
        </w:rPr>
        <w:t xml:space="preserve">. </w:t>
      </w:r>
      <w:bookmarkEnd w:id="2"/>
      <w:r w:rsidR="00150D31" w:rsidRPr="000D7A4B">
        <w:rPr>
          <w:color w:val="000000" w:themeColor="text1"/>
        </w:rPr>
        <w:t>In postmenopausal women, the muscle str</w:t>
      </w:r>
      <w:r w:rsidR="0076615F" w:rsidRPr="000D7A4B">
        <w:rPr>
          <w:color w:val="000000" w:themeColor="text1"/>
        </w:rPr>
        <w:t>e</w:t>
      </w:r>
      <w:r w:rsidR="00150D31" w:rsidRPr="000D7A4B">
        <w:rPr>
          <w:color w:val="000000" w:themeColor="text1"/>
        </w:rPr>
        <w:t>ngth increased by 15%</w:t>
      </w:r>
      <w:r w:rsidR="00F3016A" w:rsidRPr="000D7A4B">
        <w:rPr>
          <w:color w:val="000000" w:themeColor="text1"/>
        </w:rPr>
        <w:t xml:space="preserve"> </w:t>
      </w:r>
      <w:r w:rsidR="00F3016A" w:rsidRPr="000D7A4B">
        <w:rPr>
          <w:color w:val="000000" w:themeColor="text1"/>
        </w:rPr>
        <w:fldChar w:fldCharType="begin">
          <w:fldData xml:space="preserve">PEVuZE5vdGU+PENpdGU+PEF1dGhvcj5WZXJzY2h1ZXJlbjwvQXV0aG9yPjxZZWFyPjIwMDQ8L1ll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M1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WZXJzY2h1ZXJlbjwvQXV0aG9yPjxZZWFyPjIwMDQ8L1ll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M1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00F3016A" w:rsidRPr="000D7A4B">
        <w:rPr>
          <w:color w:val="000000" w:themeColor="text1"/>
        </w:rPr>
      </w:r>
      <w:r w:rsidR="00F3016A" w:rsidRPr="000D7A4B">
        <w:rPr>
          <w:color w:val="000000" w:themeColor="text1"/>
        </w:rPr>
        <w:fldChar w:fldCharType="separate"/>
      </w:r>
      <w:r w:rsidR="00F3016A" w:rsidRPr="000D7A4B">
        <w:rPr>
          <w:noProof/>
          <w:color w:val="000000" w:themeColor="text1"/>
        </w:rPr>
        <w:t>[6]</w:t>
      </w:r>
      <w:r w:rsidR="00F3016A" w:rsidRPr="000D7A4B">
        <w:rPr>
          <w:color w:val="000000" w:themeColor="text1"/>
        </w:rPr>
        <w:fldChar w:fldCharType="end"/>
      </w:r>
      <w:r w:rsidR="00150D31" w:rsidRPr="000D7A4B">
        <w:rPr>
          <w:color w:val="000000" w:themeColor="text1"/>
        </w:rPr>
        <w:t>.</w:t>
      </w:r>
      <w:r w:rsidR="00F3016A" w:rsidRPr="000D7A4B">
        <w:rPr>
          <w:color w:val="000000" w:themeColor="text1"/>
        </w:rPr>
        <w:t xml:space="preserve"> </w:t>
      </w:r>
      <w:r w:rsidRPr="000D7A4B">
        <w:rPr>
          <w:color w:val="000000" w:themeColor="text1"/>
        </w:rPr>
        <w:t xml:space="preserve">Training proved to be as effective as conventional training </w:t>
      </w:r>
      <w:r w:rsidRPr="000D7A4B">
        <w:rPr>
          <w:color w:val="000000" w:themeColor="text1"/>
        </w:rPr>
        <w:fldChar w:fldCharType="begin">
          <w:fldData xml:space="preserve">PEVuZE5vdGU+PENpdGU+PEF1dGhvcj5EZWxlY2x1c2U8L0F1dGhvcj48WWVhcj4yMDAzPC9ZZWFy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OTAxLTg8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==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EZWxlY2x1c2U8L0F1dGhvcj48WWVhcj4yMDAzPC9ZZWFy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OTAxLTg8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==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7, 8]</w:t>
      </w:r>
      <w:r w:rsidRPr="000D7A4B">
        <w:rPr>
          <w:color w:val="000000" w:themeColor="text1"/>
        </w:rPr>
        <w:fldChar w:fldCharType="end"/>
      </w:r>
      <w:r w:rsidRPr="000D7A4B">
        <w:rPr>
          <w:color w:val="000000" w:themeColor="text1"/>
        </w:rPr>
        <w:t xml:space="preserve">, but possibly only at high accelerations </w:t>
      </w:r>
      <w:r w:rsidRPr="000D7A4B">
        <w:rPr>
          <w:color w:val="000000" w:themeColor="text1"/>
        </w:rPr>
        <w:fldChar w:fldCharType="begin"/>
      </w:r>
      <w:r w:rsidR="00F3016A" w:rsidRPr="000D7A4B">
        <w:rPr>
          <w:color w:val="000000" w:themeColor="text1"/>
        </w:rPr>
        <w:instrText xml:space="preserve"> ADDIN EN.CITE &lt;EndNote&gt;&lt;Cite&gt;&lt;Author&gt;Petit&lt;/Author&gt;&lt;Year&gt;2010&lt;/Year&gt;&lt;RecNum&gt;732&lt;/RecNum&gt;&lt;DisplayText&gt;[9]&lt;/DisplayText&gt;&lt;record&gt;&lt;rec-number&gt;732&lt;/rec-number&gt;&lt;foreign-keys&gt;&lt;key app="EN" db-id="wxte5d0ed9wfvmert5r5svaeaf22t2rdfszf" timestamp="1522062329"&gt;732&lt;/key&gt;&lt;/foreign-keys&gt;&lt;ref-type name="Journal Article"&gt;17&lt;/ref-type&gt;&lt;contributors&gt;&lt;authors&gt;&lt;author&gt;Petit, P. D.&lt;/author&gt;&lt;author&gt;Pensini, M.&lt;/author&gt;&lt;author&gt;Tessaro, J.&lt;/author&gt;&lt;author&gt;Desnuelle, C.&lt;/author&gt;&lt;author&gt;Legros, P.&lt;/author&gt;&lt;author&gt;Colson, S. S.&lt;/author&gt;&lt;/authors&gt;&lt;/contributors&gt;&lt;auth-address&gt;University of Nice-Sophia Antipolis, Laboratory of Human Motricity, Education and Health, Faculty of Sport Sciences, B.P. 3259, F 06205 Nice Cedex 3, France.&lt;/auth-address&gt;&lt;titles&gt;&lt;title&gt;Optimal whole-body vibration settings for muscle strength and power enhancement in human knee extensors&lt;/title&gt;&lt;secondary-title&gt;J Electromyogr Kinesiol&lt;/secondary-title&gt;&lt;/titles&gt;&lt;periodical&gt;&lt;full-title&gt;J Electromyogr Kinesiol&lt;/full-title&gt;&lt;abbr-1&gt;Journal of electromyography and kinesiology : official journal of the International Society of Electrophysiological Kinesiology&lt;/abbr-1&gt;&lt;/periodical&gt;&lt;pages&gt;1186-95&lt;/pages&gt;&lt;volume&gt;20&lt;/volume&gt;&lt;number&gt;6&lt;/number&gt;&lt;keywords&gt;&lt;keyword&gt;Athletic Performance/physiology&lt;/keyword&gt;&lt;keyword&gt;Electromyography&lt;/keyword&gt;&lt;keyword&gt;Humans&lt;/keyword&gt;&lt;keyword&gt;Knee/*physiology&lt;/keyword&gt;&lt;keyword&gt;Male&lt;/keyword&gt;&lt;keyword&gt;Muscle Contraction/physiology&lt;/keyword&gt;&lt;keyword&gt;Muscle Strength/*physiology&lt;/keyword&gt;&lt;keyword&gt;Muscle, Skeletal/*physiology&lt;/keyword&gt;&lt;keyword&gt;Physical Fitness&lt;/keyword&gt;&lt;keyword&gt;Random Allocation&lt;/keyword&gt;&lt;keyword&gt;Torque&lt;/keyword&gt;&lt;keyword&gt;*Vibration&lt;/keyword&gt;&lt;keyword&gt;Young Adult&lt;/keyword&gt;&lt;/keywords&gt;&lt;dates&gt;&lt;year&gt;2010&lt;/year&gt;&lt;pub-dates&gt;&lt;date&gt;Dec&lt;/date&gt;&lt;/pub-dates&gt;&lt;/dates&gt;&lt;isbn&gt;1873-5711 (Electronic)&amp;#xD;1050-6411 (Linking)&lt;/isbn&gt;&lt;accession-num&gt;20801671&lt;/accession-num&gt;&lt;urls&gt;&lt;related-urls&gt;&lt;url&gt;https://www.ncbi.nlm.nih.gov/pubmed/20801671&lt;/url&gt;&lt;/related-urls&gt;&lt;/urls&gt;&lt;electronic-resource-num&gt;10.1016/j.jelekin.2010.08.002&lt;/electronic-resource-num&gt;&lt;/record&gt;&lt;/Cite&gt;&lt;/EndNote&gt;</w:instrText>
      </w:r>
      <w:r w:rsidRPr="000D7A4B">
        <w:rPr>
          <w:color w:val="000000" w:themeColor="text1"/>
        </w:rPr>
        <w:fldChar w:fldCharType="separate"/>
      </w:r>
      <w:r w:rsidR="00F3016A" w:rsidRPr="000D7A4B">
        <w:rPr>
          <w:noProof/>
          <w:color w:val="000000" w:themeColor="text1"/>
        </w:rPr>
        <w:t>[9]</w:t>
      </w:r>
      <w:r w:rsidRPr="000D7A4B">
        <w:rPr>
          <w:color w:val="000000" w:themeColor="text1"/>
        </w:rPr>
        <w:fldChar w:fldCharType="end"/>
      </w:r>
      <w:r w:rsidRPr="000D7A4B">
        <w:rPr>
          <w:color w:val="000000" w:themeColor="text1"/>
        </w:rPr>
        <w:t xml:space="preserve">. In a bed rest study, WBV training proved to be positive for structure and function of the lower limb muscles </w:t>
      </w:r>
      <w:r w:rsidRPr="000D7A4B">
        <w:rPr>
          <w:color w:val="000000" w:themeColor="text1"/>
        </w:rPr>
        <w:fldChar w:fldCharType="begin">
          <w:fldData xml:space="preserve">PEVuZE5vdGU+PENpdGU+PEF1dGhvcj5CbG90dG5lcjwvQXV0aG9yPjxZZWFyPjIwMDY8L1llYXI+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CbG90dG5lcjwvQXV0aG9yPjxZZWFyPjIwMDY8L1llYXI+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10]</w:t>
      </w:r>
      <w:r w:rsidRPr="000D7A4B">
        <w:rPr>
          <w:color w:val="000000" w:themeColor="text1"/>
        </w:rPr>
        <w:fldChar w:fldCharType="end"/>
      </w:r>
      <w:r w:rsidRPr="000D7A4B">
        <w:rPr>
          <w:color w:val="000000" w:themeColor="text1"/>
        </w:rPr>
        <w:t>.</w:t>
      </w:r>
    </w:p>
    <w:p w14:paraId="67BFDAB6" w14:textId="2B8597B3" w:rsidR="00F94BAD" w:rsidRPr="000D7A4B" w:rsidRDefault="00F94BAD" w:rsidP="00B2386D">
      <w:pPr>
        <w:spacing w:line="480" w:lineRule="auto"/>
        <w:rPr>
          <w:color w:val="000000" w:themeColor="text1"/>
        </w:rPr>
      </w:pPr>
      <w:r w:rsidRPr="000D7A4B">
        <w:rPr>
          <w:i/>
          <w:color w:val="000000" w:themeColor="text1"/>
        </w:rPr>
        <w:t>No or minor effects</w:t>
      </w:r>
      <w:r w:rsidRPr="000D7A4B">
        <w:rPr>
          <w:color w:val="000000" w:themeColor="text1"/>
        </w:rPr>
        <w:t xml:space="preserve">: Low evidence for training effects was stated by four MS </w:t>
      </w:r>
      <w:r w:rsidRPr="000D7A4B">
        <w:rPr>
          <w:color w:val="000000" w:themeColor="text1"/>
        </w:rPr>
        <w:fldChar w:fldCharType="begin">
          <w:fldData xml:space="preserve">PEVuZE5vdGU+PENpdGU+PEF1dGhvcj5MaW5kYmVyZzwvQXV0aG9yPjxZZWFyPjIwMTI8L1llYXI+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=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MaW5kYmVyZzwvQXV0aG9yPjxZZWFyPjIwMTI8L1llYXI+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=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11-14]</w:t>
      </w:r>
      <w:r w:rsidRPr="000D7A4B">
        <w:rPr>
          <w:color w:val="000000" w:themeColor="text1"/>
        </w:rPr>
        <w:fldChar w:fldCharType="end"/>
      </w:r>
      <w:r w:rsidRPr="000D7A4B">
        <w:rPr>
          <w:color w:val="000000" w:themeColor="text1"/>
        </w:rPr>
        <w:t xml:space="preserve">. </w:t>
      </w:r>
      <w:r w:rsidR="00F439B4" w:rsidRPr="000D7A4B">
        <w:rPr>
          <w:color w:val="000000" w:themeColor="text1"/>
        </w:rPr>
        <w:t>Other studies also observed n</w:t>
      </w:r>
      <w:r w:rsidRPr="000D7A4B">
        <w:rPr>
          <w:color w:val="000000" w:themeColor="text1"/>
        </w:rPr>
        <w:t xml:space="preserve">o improvements </w:t>
      </w:r>
      <w:r w:rsidRPr="000D7A4B">
        <w:rPr>
          <w:color w:val="000000" w:themeColor="text1"/>
        </w:rPr>
        <w:fldChar w:fldCharType="begin">
          <w:fldData xml:space="preserve">PEVuZE5vdGU+PENpdGU+PEF1dGhvcj5kZSBSdWl0ZXI8L0F1dGhvcj48WWVhcj4yMDAzPC9ZZWFy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kZSBSdWl0ZXI8L0F1dGhvcj48WWVhcj4yMDAzPC9ZZWFy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15-17]</w:t>
      </w:r>
      <w:r w:rsidRPr="000D7A4B">
        <w:rPr>
          <w:color w:val="000000" w:themeColor="text1"/>
        </w:rPr>
        <w:fldChar w:fldCharType="end"/>
      </w:r>
      <w:r w:rsidRPr="000D7A4B">
        <w:rPr>
          <w:color w:val="000000" w:themeColor="text1"/>
        </w:rPr>
        <w:t xml:space="preserve">. In a bed rest study, the decrease in leg muscle volume was not prevented </w:t>
      </w:r>
      <w:r w:rsidRPr="000D7A4B">
        <w:rPr>
          <w:color w:val="000000" w:themeColor="text1"/>
        </w:rPr>
        <w:fldChar w:fldCharType="begin">
          <w:fldData xml:space="preserve">PEVuZE5vdGU+PENpdGU+PEF1dGhvcj5aYW5nZTwvQXV0aG9yPjxZZWFyPjIwMDk8L1llYXI+PFJl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aYW5nZTwvQXV0aG9yPjxZZWFyPjIwMDk8L1llYXI+PFJl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18]</w:t>
      </w:r>
      <w:r w:rsidRPr="000D7A4B">
        <w:rPr>
          <w:color w:val="000000" w:themeColor="text1"/>
        </w:rPr>
        <w:fldChar w:fldCharType="end"/>
      </w:r>
      <w:r w:rsidRPr="000D7A4B">
        <w:rPr>
          <w:color w:val="000000" w:themeColor="text1"/>
        </w:rPr>
        <w:t xml:space="preserve">. </w:t>
      </w:r>
    </w:p>
    <w:p w14:paraId="46366C7B" w14:textId="6EA93229" w:rsidR="00F94BAD" w:rsidRPr="000D7A4B" w:rsidRDefault="00F94BAD" w:rsidP="00B2386D">
      <w:pPr>
        <w:spacing w:line="480" w:lineRule="auto"/>
        <w:rPr>
          <w:color w:val="000000" w:themeColor="text1"/>
        </w:rPr>
      </w:pPr>
      <w:r w:rsidRPr="000D7A4B">
        <w:rPr>
          <w:i/>
          <w:color w:val="000000" w:themeColor="text1"/>
        </w:rPr>
        <w:t>Controversial effects:</w:t>
      </w:r>
      <w:r w:rsidRPr="000D7A4B">
        <w:rPr>
          <w:color w:val="000000" w:themeColor="text1"/>
        </w:rPr>
        <w:t xml:space="preserve"> Varying influences were reported in </w:t>
      </w:r>
      <w:r w:rsidR="008A0169" w:rsidRPr="000D7A4B">
        <w:rPr>
          <w:color w:val="000000" w:themeColor="text1"/>
        </w:rPr>
        <w:t xml:space="preserve">two </w:t>
      </w:r>
      <w:r w:rsidRPr="000D7A4B">
        <w:rPr>
          <w:color w:val="000000" w:themeColor="text1"/>
        </w:rPr>
        <w:t xml:space="preserve">MS </w:t>
      </w:r>
      <w:r w:rsidRPr="000D7A4B">
        <w:rPr>
          <w:color w:val="000000" w:themeColor="text1"/>
        </w:rPr>
        <w:fldChar w:fldCharType="begin">
          <w:fldData xml:space="preserve">PEVuZE5vdGU+PENpdGU+PEF1dGhvcj5MYW08L0F1dGhvcj48WWVhcj4yMDEyPC9ZZWFyPjxSZWNO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=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MYW08L0F1dGhvcj48WWVhcj4yMDEyPC9ZZWFyPjxSZWNO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=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19, 20]</w:t>
      </w:r>
      <w:r w:rsidRPr="000D7A4B">
        <w:rPr>
          <w:color w:val="000000" w:themeColor="text1"/>
        </w:rPr>
        <w:fldChar w:fldCharType="end"/>
      </w:r>
      <w:r w:rsidRPr="000D7A4B">
        <w:rPr>
          <w:color w:val="000000" w:themeColor="text1"/>
        </w:rPr>
        <w:t xml:space="preserve"> and in other investigation</w:t>
      </w:r>
      <w:r w:rsidR="00F439B4" w:rsidRPr="000D7A4B">
        <w:rPr>
          <w:color w:val="000000" w:themeColor="text1"/>
        </w:rPr>
        <w:t>s</w:t>
      </w:r>
      <w:r w:rsidRPr="000D7A4B">
        <w:rPr>
          <w:color w:val="000000" w:themeColor="text1"/>
        </w:rPr>
        <w:t xml:space="preserve"> </w:t>
      </w:r>
      <w:r w:rsidRPr="000D7A4B">
        <w:rPr>
          <w:color w:val="000000" w:themeColor="text1"/>
        </w:rPr>
        <w:fldChar w:fldCharType="begin">
          <w:fldData xml:space="preserve">PEVuZE5vdGU+PENpdGU+PEF1dGhvcj5DbG9hazwvQXV0aG9yPjxZZWFyPjIwMTY8L1llYXI+PFJl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DbG9hazwvQXV0aG9yPjxZZWFyPjIwMTY8L1llYXI+PFJl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21, 22]</w:t>
      </w:r>
      <w:r w:rsidRPr="000D7A4B">
        <w:rPr>
          <w:color w:val="000000" w:themeColor="text1"/>
        </w:rPr>
        <w:fldChar w:fldCharType="end"/>
      </w:r>
      <w:r w:rsidRPr="000D7A4B">
        <w:rPr>
          <w:color w:val="000000" w:themeColor="text1"/>
        </w:rPr>
        <w:t>.</w:t>
      </w:r>
    </w:p>
    <w:p w14:paraId="30EC87E5" w14:textId="77777777" w:rsidR="00F94BAD" w:rsidRPr="000D7A4B" w:rsidRDefault="00F94BAD" w:rsidP="00B2386D">
      <w:pPr>
        <w:spacing w:line="480" w:lineRule="auto"/>
        <w:rPr>
          <w:color w:val="000000" w:themeColor="text1"/>
        </w:rPr>
      </w:pPr>
    </w:p>
    <w:p w14:paraId="7D263487" w14:textId="77777777" w:rsidR="00F94BAD" w:rsidRPr="000D7A4B" w:rsidRDefault="00F94BAD" w:rsidP="00B2386D">
      <w:pPr>
        <w:spacing w:line="480" w:lineRule="auto"/>
        <w:rPr>
          <w:b/>
          <w:color w:val="000000" w:themeColor="text1"/>
          <w:sz w:val="28"/>
          <w:szCs w:val="32"/>
        </w:rPr>
      </w:pPr>
      <w:bookmarkStart w:id="3" w:name="_Hlk528514992"/>
      <w:r w:rsidRPr="000D7A4B">
        <w:rPr>
          <w:b/>
          <w:color w:val="000000" w:themeColor="text1"/>
          <w:sz w:val="28"/>
          <w:szCs w:val="32"/>
        </w:rPr>
        <w:t>EMG activities</w:t>
      </w:r>
    </w:p>
    <w:bookmarkEnd w:id="3"/>
    <w:p w14:paraId="3DBA252A" w14:textId="667220C1" w:rsidR="00F94BAD" w:rsidRPr="000D7A4B" w:rsidRDefault="00F94BAD" w:rsidP="00B2386D">
      <w:pPr>
        <w:spacing w:line="480" w:lineRule="auto"/>
        <w:rPr>
          <w:color w:val="000000" w:themeColor="text1"/>
        </w:rPr>
      </w:pPr>
      <w:r w:rsidRPr="000D7A4B">
        <w:rPr>
          <w:i/>
          <w:color w:val="000000" w:themeColor="text1"/>
        </w:rPr>
        <w:t>Positive effects</w:t>
      </w:r>
      <w:r w:rsidRPr="000D7A4B">
        <w:rPr>
          <w:color w:val="000000" w:themeColor="text1"/>
        </w:rPr>
        <w:t xml:space="preserve">: EMG activities </w:t>
      </w:r>
      <w:r w:rsidR="00F439B4" w:rsidRPr="000D7A4B">
        <w:rPr>
          <w:color w:val="000000" w:themeColor="text1"/>
        </w:rPr>
        <w:t xml:space="preserve">were </w:t>
      </w:r>
      <w:r w:rsidRPr="000D7A4B">
        <w:rPr>
          <w:color w:val="000000" w:themeColor="text1"/>
        </w:rPr>
        <w:t xml:space="preserve">increased </w:t>
      </w:r>
      <w:r w:rsidR="00F439B4" w:rsidRPr="000D7A4B">
        <w:rPr>
          <w:color w:val="000000" w:themeColor="text1"/>
        </w:rPr>
        <w:t xml:space="preserve">with </w:t>
      </w:r>
      <w:r w:rsidRPr="000D7A4B">
        <w:rPr>
          <w:color w:val="000000" w:themeColor="text1"/>
        </w:rPr>
        <w:t xml:space="preserve">WBV by factors of </w:t>
      </w:r>
      <w:r w:rsidR="00FC614D" w:rsidRPr="000D7A4B">
        <w:rPr>
          <w:color w:val="000000" w:themeColor="text1"/>
        </w:rPr>
        <w:t>approximately 2</w:t>
      </w:r>
      <w:r w:rsidRPr="000D7A4B">
        <w:rPr>
          <w:color w:val="000000" w:themeColor="text1"/>
        </w:rPr>
        <w:t xml:space="preserve">.8 for the quadriceps femoris and between 2.8 and 27.6 for eight different muscles involved in pelvic stability </w:t>
      </w:r>
      <w:r w:rsidRPr="000D7A4B">
        <w:rPr>
          <w:color w:val="000000" w:themeColor="text1"/>
        </w:rPr>
        <w:fldChar w:fldCharType="begin"/>
      </w:r>
      <w:r w:rsidR="00F3016A" w:rsidRPr="000D7A4B">
        <w:rPr>
          <w:color w:val="000000" w:themeColor="text1"/>
        </w:rPr>
        <w:instrText xml:space="preserve"> ADDIN EN.CITE &lt;EndNote&gt;&lt;Cite&gt;&lt;Author&gt;Kim&lt;/Author&gt;&lt;Year&gt;2015&lt;/Year&gt;&lt;RecNum&gt;333&lt;/RecNum&gt;&lt;DisplayText&gt;[23]&lt;/DisplayText&gt;&lt;record&gt;&lt;rec-number&gt;333&lt;/rec-number&gt;&lt;foreign-keys&gt;&lt;key app="EN" db-id="wxte5d0ed9wfvmert5r5svaeaf22t2rdfszf" timestamp="1463488653"&gt;333&lt;/key&gt;&lt;key app="ENWeb" db-id=""&gt;0&lt;/key&gt;&lt;/foreign-keys&gt;&lt;ref-type name="Journal Article"&gt;17&lt;/ref-type&gt;&lt;contributors&gt;&lt;authors&gt;&lt;author&gt;Kim, J. H.&lt;/author&gt;&lt;author&gt;Seo, H. J.&lt;/author&gt;&lt;/authors&gt;&lt;/contributors&gt;&lt;auth-address&gt;Department of Physical Therapy, Catholic University of Deagu, Republic of Korea.&amp;#xD;Department of Physical Therapy, Graduate School, Catholic University of Deagu, Republic of Korea.&lt;/auth-address&gt;&lt;titles&gt;&lt;title&gt;Influence of pelvic position and vibration frequency on muscle activation during whole body vibration in quiet standing&lt;/title&gt;&lt;secondary-title&gt;J Phys Ther Sci&lt;/secondary-title&gt;&lt;alt-title&gt;Journal of physical therapy science&lt;/alt-title&gt;&lt;/titles&gt;&lt;periodical&gt;&lt;full-title&gt;J Phys Ther Sci&lt;/full-title&gt;&lt;abbr-1&gt;Journal of physical therapy science&lt;/abbr-1&gt;&lt;/periodical&gt;&lt;alt-periodical&gt;&lt;full-title&gt;J Phys Ther Sci&lt;/full-title&gt;&lt;abbr-1&gt;Journal of physical therapy science&lt;/abbr-1&gt;&lt;/alt-periodical&gt;&lt;pages&gt;1055-8&lt;/pages&gt;&lt;volume&gt;27&lt;/volume&gt;&lt;number&gt;4&lt;/number&gt;&lt;edition&gt;2015/05/23&lt;/edition&gt;&lt;dates&gt;&lt;year&gt;2015&lt;/year&gt;&lt;pub-dates&gt;&lt;date&gt;Apr&lt;/date&gt;&lt;/pub-dates&gt;&lt;/dates&gt;&lt;isbn&gt;0915-5287 (Print)&amp;#xD;0915-5287 (Linking)&lt;/isbn&gt;&lt;accession-num&gt;25995555&lt;/accession-num&gt;&lt;urls&gt;&lt;related-urls&gt;&lt;url&gt;http://www.ncbi.nlm.nih.gov/pubmed/25995555&lt;/url&gt;&lt;/related-urls&gt;&lt;/urls&gt;&lt;custom2&gt;4433976&lt;/custom2&gt;&lt;electronic-resource-num&gt;10.1589/jpts.27.1055&lt;/electronic-resource-num&gt;&lt;language&gt;eng&lt;/language&gt;&lt;/record&gt;&lt;/Cite&gt;&lt;/EndNote&gt;</w:instrText>
      </w:r>
      <w:r w:rsidRPr="000D7A4B">
        <w:rPr>
          <w:color w:val="000000" w:themeColor="text1"/>
        </w:rPr>
        <w:fldChar w:fldCharType="separate"/>
      </w:r>
      <w:r w:rsidR="00F3016A" w:rsidRPr="000D7A4B">
        <w:rPr>
          <w:noProof/>
          <w:color w:val="000000" w:themeColor="text1"/>
        </w:rPr>
        <w:t>[23]</w:t>
      </w:r>
      <w:r w:rsidRPr="000D7A4B">
        <w:rPr>
          <w:color w:val="000000" w:themeColor="text1"/>
        </w:rPr>
        <w:fldChar w:fldCharType="end"/>
      </w:r>
      <w:r w:rsidRPr="000D7A4B">
        <w:rPr>
          <w:color w:val="000000" w:themeColor="text1"/>
        </w:rPr>
        <w:t xml:space="preserve">. However, much lower increases </w:t>
      </w:r>
      <w:r w:rsidR="00F439B4" w:rsidRPr="000D7A4B">
        <w:rPr>
          <w:color w:val="000000" w:themeColor="text1"/>
        </w:rPr>
        <w:t xml:space="preserve">of </w:t>
      </w:r>
      <w:r w:rsidRPr="000D7A4B">
        <w:rPr>
          <w:color w:val="000000" w:themeColor="text1"/>
        </w:rPr>
        <w:t xml:space="preserve">only 8% were also published </w:t>
      </w:r>
      <w:r w:rsidRPr="000D7A4B">
        <w:rPr>
          <w:color w:val="000000" w:themeColor="text1"/>
        </w:rPr>
        <w:fldChar w:fldCharType="begin">
          <w:fldData xml:space="preserve">PEVuZE5vdGU+PENpdGU+PEF1dGhvcj5MaWVuaGFyZDwvQXV0aG9yPjxZZWFyPjIwMTU8L1llYXI+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==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MaWVuaGFyZDwvQXV0aG9yPjxZZWFyPjIwMTU8L1llYXI+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==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24]</w:t>
      </w:r>
      <w:r w:rsidRPr="000D7A4B">
        <w:rPr>
          <w:color w:val="000000" w:themeColor="text1"/>
        </w:rPr>
        <w:fldChar w:fldCharType="end"/>
      </w:r>
      <w:r w:rsidRPr="000D7A4B">
        <w:rPr>
          <w:color w:val="000000" w:themeColor="text1"/>
        </w:rPr>
        <w:t xml:space="preserve">. At </w:t>
      </w:r>
      <w:r w:rsidR="008A0169" w:rsidRPr="000D7A4B">
        <w:rPr>
          <w:color w:val="000000" w:themeColor="text1"/>
        </w:rPr>
        <w:lastRenderedPageBreak/>
        <w:t xml:space="preserve">the foot acceleration </w:t>
      </w:r>
      <w:r w:rsidRPr="000D7A4B">
        <w:rPr>
          <w:color w:val="000000" w:themeColor="text1"/>
        </w:rPr>
        <w:t>a</w:t>
      </w:r>
      <w:r w:rsidRPr="000D7A4B">
        <w:rPr>
          <w:color w:val="000000" w:themeColor="text1"/>
          <w:sz w:val="28"/>
          <w:vertAlign w:val="subscript"/>
        </w:rPr>
        <w:t>foot</w:t>
      </w:r>
      <w:r w:rsidRPr="000D7A4B">
        <w:rPr>
          <w:color w:val="000000" w:themeColor="text1"/>
        </w:rPr>
        <w:t xml:space="preserve"> </w:t>
      </w:r>
      <w:r w:rsidRPr="000D7A4B">
        <w:rPr>
          <w:color w:val="000000" w:themeColor="text1"/>
        </w:rPr>
        <w:sym w:font="Symbol" w:char="F0BB"/>
      </w:r>
      <w:r w:rsidRPr="000D7A4B">
        <w:rPr>
          <w:color w:val="000000" w:themeColor="text1"/>
        </w:rPr>
        <w:t xml:space="preserve"> 50</w:t>
      </w:r>
      <w:r w:rsidR="00F439B4" w:rsidRPr="000D7A4B">
        <w:rPr>
          <w:color w:val="000000" w:themeColor="text1"/>
        </w:rPr>
        <w:t xml:space="preserve"> </w:t>
      </w:r>
      <w:r w:rsidRPr="000D7A4B">
        <w:rPr>
          <w:color w:val="000000" w:themeColor="text1"/>
        </w:rPr>
        <w:t>m/s</w:t>
      </w:r>
      <w:r w:rsidRPr="000D7A4B">
        <w:rPr>
          <w:color w:val="000000" w:themeColor="text1"/>
          <w:vertAlign w:val="superscript"/>
        </w:rPr>
        <w:t>2</w:t>
      </w:r>
      <w:r w:rsidRPr="000D7A4B">
        <w:rPr>
          <w:color w:val="000000" w:themeColor="text1"/>
        </w:rPr>
        <w:t xml:space="preserve">, the average EMG signals from six muscles in the lower leg rose by 100% </w:t>
      </w:r>
      <w:r w:rsidRPr="000D7A4B">
        <w:rPr>
          <w:color w:val="000000" w:themeColor="text1"/>
        </w:rPr>
        <w:fldChar w:fldCharType="begin">
          <w:fldData xml:space="preserve">PEVuZE5vdGU+PENpdGU+PEF1dGhvcj5MaWVuaGFyZDwvQXV0aG9yPjxZZWFyPjIwMTc8L1llYXI+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MaWVuaGFyZDwvQXV0aG9yPjxZZWFyPjIwMTc8L1llYXI+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25]</w:t>
      </w:r>
      <w:r w:rsidRPr="000D7A4B">
        <w:rPr>
          <w:color w:val="000000" w:themeColor="text1"/>
        </w:rPr>
        <w:fldChar w:fldCharType="end"/>
      </w:r>
      <w:r w:rsidRPr="000D7A4B">
        <w:rPr>
          <w:color w:val="000000" w:themeColor="text1"/>
        </w:rPr>
        <w:t>. Another study reported less linear relations between a</w:t>
      </w:r>
      <w:r w:rsidRPr="000D7A4B">
        <w:rPr>
          <w:color w:val="000000" w:themeColor="text1"/>
          <w:sz w:val="28"/>
          <w:vertAlign w:val="subscript"/>
        </w:rPr>
        <w:t>foot</w:t>
      </w:r>
      <w:r w:rsidRPr="000D7A4B">
        <w:rPr>
          <w:color w:val="000000" w:themeColor="text1"/>
        </w:rPr>
        <w:t xml:space="preserve"> and EMG signals, but only for a</w:t>
      </w:r>
      <w:r w:rsidRPr="000D7A4B">
        <w:rPr>
          <w:color w:val="000000" w:themeColor="text1"/>
          <w:sz w:val="28"/>
          <w:vertAlign w:val="subscript"/>
        </w:rPr>
        <w:t>foot</w:t>
      </w:r>
      <w:r w:rsidRPr="000D7A4B">
        <w:rPr>
          <w:color w:val="000000" w:themeColor="text1"/>
        </w:rPr>
        <w:t xml:space="preserve"> &lt; 0.74</w:t>
      </w:r>
      <w:r w:rsidR="00F439B4" w:rsidRPr="000D7A4B">
        <w:rPr>
          <w:color w:val="000000" w:themeColor="text1"/>
        </w:rPr>
        <w:t xml:space="preserve"> </w:t>
      </w:r>
      <w:r w:rsidRPr="000D7A4B">
        <w:rPr>
          <w:color w:val="000000" w:themeColor="text1"/>
        </w:rPr>
        <w:t>g in one subject and a</w:t>
      </w:r>
      <w:r w:rsidRPr="000D7A4B">
        <w:rPr>
          <w:color w:val="000000" w:themeColor="text1"/>
          <w:sz w:val="28"/>
          <w:vertAlign w:val="subscript"/>
        </w:rPr>
        <w:t>foot</w:t>
      </w:r>
      <w:r w:rsidRPr="000D7A4B">
        <w:rPr>
          <w:color w:val="000000" w:themeColor="text1"/>
        </w:rPr>
        <w:t xml:space="preserve"> &lt; 2.88</w:t>
      </w:r>
      <w:r w:rsidR="00F439B4" w:rsidRPr="000D7A4B">
        <w:rPr>
          <w:color w:val="000000" w:themeColor="text1"/>
        </w:rPr>
        <w:t xml:space="preserve"> </w:t>
      </w:r>
      <w:r w:rsidRPr="000D7A4B">
        <w:rPr>
          <w:color w:val="000000" w:themeColor="text1"/>
        </w:rPr>
        <w:t xml:space="preserve">g in another </w:t>
      </w:r>
      <w:r w:rsidRPr="000D7A4B">
        <w:rPr>
          <w:color w:val="000000" w:themeColor="text1"/>
        </w:rPr>
        <w:fldChar w:fldCharType="begin">
          <w:fldData xml:space="preserve">PEVuZE5vdGU+PENpdGU+PEF1dGhvcj5EaSBHaW1pbmlhbmk8L0F1dGhvcj48WWVhcj4yMDE1PC9Z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EaSBHaW1pbmlhbmk8L0F1dGhvcj48WWVhcj4yMDE1PC9Z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26]</w:t>
      </w:r>
      <w:r w:rsidRPr="000D7A4B">
        <w:rPr>
          <w:color w:val="000000" w:themeColor="text1"/>
        </w:rPr>
        <w:fldChar w:fldCharType="end"/>
      </w:r>
      <w:r w:rsidRPr="000D7A4B">
        <w:rPr>
          <w:color w:val="000000" w:themeColor="text1"/>
        </w:rPr>
        <w:t>.</w:t>
      </w:r>
    </w:p>
    <w:p w14:paraId="29309B7E" w14:textId="23E9A478" w:rsidR="00F94BAD" w:rsidRPr="000D7A4B" w:rsidRDefault="00F94BAD" w:rsidP="00B2386D">
      <w:pPr>
        <w:spacing w:line="480" w:lineRule="auto"/>
        <w:rPr>
          <w:color w:val="000000" w:themeColor="text1"/>
        </w:rPr>
      </w:pPr>
      <w:r w:rsidRPr="000D7A4B">
        <w:rPr>
          <w:i/>
          <w:color w:val="000000" w:themeColor="text1"/>
        </w:rPr>
        <w:t>No or minor effects</w:t>
      </w:r>
      <w:r w:rsidRPr="000D7A4B">
        <w:rPr>
          <w:color w:val="000000" w:themeColor="text1"/>
        </w:rPr>
        <w:t xml:space="preserve">: Only small or no effects were found in </w:t>
      </w:r>
      <w:r w:rsidRPr="000D7A4B">
        <w:rPr>
          <w:color w:val="000000" w:themeColor="text1"/>
        </w:rPr>
        <w:fldChar w:fldCharType="begin">
          <w:fldData xml:space="preserve">PEVuZE5vdGU+PENpdGU+PEF1dGhvcj5BdmVsYXI8L0F1dGhvcj48WWVhcj4yMDEzPC9ZZWFyPjxS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BdmVsYXI8L0F1dGhvcj48WWVhcj4yMDEzPC9ZZWFyPjxS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24, 27]</w:t>
      </w:r>
      <w:r w:rsidRPr="000D7A4B">
        <w:rPr>
          <w:color w:val="000000" w:themeColor="text1"/>
        </w:rPr>
        <w:fldChar w:fldCharType="end"/>
      </w:r>
      <w:r w:rsidRPr="000D7A4B">
        <w:rPr>
          <w:color w:val="000000" w:themeColor="text1"/>
        </w:rPr>
        <w:t xml:space="preserve">. </w:t>
      </w:r>
    </w:p>
    <w:p w14:paraId="48CA0571" w14:textId="77777777" w:rsidR="00F94BAD" w:rsidRPr="000D7A4B" w:rsidRDefault="00F94BAD" w:rsidP="00B2386D">
      <w:pPr>
        <w:spacing w:line="480" w:lineRule="auto"/>
        <w:rPr>
          <w:color w:val="000000" w:themeColor="text1"/>
        </w:rPr>
      </w:pPr>
    </w:p>
    <w:p w14:paraId="093FA3A2" w14:textId="77777777" w:rsidR="00F94BAD" w:rsidRPr="000D7A4B" w:rsidRDefault="00F94BAD" w:rsidP="00B2386D">
      <w:pPr>
        <w:spacing w:line="480" w:lineRule="auto"/>
        <w:rPr>
          <w:b/>
          <w:color w:val="000000" w:themeColor="text1"/>
          <w:sz w:val="28"/>
          <w:szCs w:val="32"/>
        </w:rPr>
      </w:pPr>
      <w:bookmarkStart w:id="4" w:name="_Hlk528515002"/>
      <w:r w:rsidRPr="000D7A4B">
        <w:rPr>
          <w:b/>
          <w:color w:val="000000" w:themeColor="text1"/>
          <w:sz w:val="28"/>
          <w:szCs w:val="32"/>
        </w:rPr>
        <w:t>Bone remodelling</w:t>
      </w:r>
    </w:p>
    <w:bookmarkEnd w:id="4"/>
    <w:p w14:paraId="697540AF" w14:textId="1D3C4F9B" w:rsidR="00F94BAD" w:rsidRPr="000D7A4B" w:rsidRDefault="00F94BAD" w:rsidP="00B2386D">
      <w:pPr>
        <w:spacing w:line="480" w:lineRule="auto"/>
        <w:rPr>
          <w:color w:val="000000" w:themeColor="text1"/>
        </w:rPr>
      </w:pPr>
      <w:r w:rsidRPr="000D7A4B">
        <w:rPr>
          <w:i/>
          <w:color w:val="000000" w:themeColor="text1"/>
        </w:rPr>
        <w:t>Positive</w:t>
      </w:r>
      <w:r w:rsidRPr="000D7A4B">
        <w:rPr>
          <w:color w:val="000000" w:themeColor="text1"/>
        </w:rPr>
        <w:t xml:space="preserve"> </w:t>
      </w:r>
      <w:r w:rsidRPr="000D7A4B">
        <w:rPr>
          <w:i/>
          <w:color w:val="000000" w:themeColor="text1"/>
        </w:rPr>
        <w:t>effects:</w:t>
      </w:r>
      <w:r w:rsidRPr="000D7A4B">
        <w:rPr>
          <w:color w:val="000000" w:themeColor="text1"/>
        </w:rPr>
        <w:t xml:space="preserve"> In patients with rheumatoid arthritis, bone mineral density improved </w:t>
      </w:r>
      <w:r w:rsidRPr="000D7A4B">
        <w:rPr>
          <w:color w:val="000000" w:themeColor="text1"/>
        </w:rPr>
        <w:fldChar w:fldCharType="begin"/>
      </w:r>
      <w:r w:rsidR="00F3016A" w:rsidRPr="000D7A4B">
        <w:rPr>
          <w:color w:val="000000" w:themeColor="text1"/>
        </w:rPr>
        <w:instrText xml:space="preserve"> ADDIN EN.CITE &lt;EndNote&gt;&lt;Cite&gt;&lt;Author&gt;Prioreschi&lt;/Author&gt;&lt;Year&gt;2016&lt;/Year&gt;&lt;RecNum&gt;410&lt;/RecNum&gt;&lt;DisplayText&gt;[28]&lt;/DisplayText&gt;&lt;record&gt;&lt;rec-number&gt;410&lt;/rec-number&gt;&lt;foreign-keys&gt;&lt;key app="EN" db-id="wxte5d0ed9wfvmert5r5svaeaf22t2rdfszf" timestamp="1463492939"&gt;410&lt;/key&gt;&lt;/foreign-keys&gt;&lt;ref-type name="Journal Article"&gt;17&lt;/ref-type&gt;&lt;contributors&gt;&lt;authors&gt;&lt;author&gt;Prioreschi, A.&lt;/author&gt;&lt;author&gt;Makda, M. A.&lt;/author&gt;&lt;author&gt;Tikly, M.&lt;/author&gt;&lt;author&gt;McVeigh, J. A.&lt;/author&gt;&lt;/authors&gt;&lt;/contributors&gt;&lt;auth-address&gt;Exercise Physiology Laboratory, School of Physiology, Faculty of Health Sciences, University of the Witwatersrand, Johannesburg, South Africa.&amp;#xD;Department of Paediatrics, MRC/Wits Developmental Pathways for Health Research Unit, University of the Witwatersrand, Johannesburg, South Africa.&amp;#xD;Division of Rheumatology, Department of Medicine, Chris Hani Baragwanath Academic Hospital, University of the Witwatersrand, Johannesburg, South Africa.&lt;/auth-address&gt;&lt;titles&gt;&lt;title&gt;In Patients with Established RA, Positive Effects of a Randomised Three Month WBV Therapy Intervention on Functional Ability, Bone Mineral Density and Fatigue Are Sustained for up to Six Month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470&lt;/pages&gt;&lt;volume&gt;11&lt;/volume&gt;&lt;number&gt;4&lt;/number&gt;&lt;edition&gt;2016/04/14&lt;/edition&gt;&lt;dates&gt;&lt;year&gt;2016&lt;/year&gt;&lt;/dates&gt;&lt;isbn&gt;1932-6203 (Electronic)&amp;#xD;1932-6203 (Linking)&lt;/isbn&gt;&lt;accession-num&gt;27073832&lt;/accession-num&gt;&lt;urls&gt;&lt;related-urls&gt;&lt;url&gt;http://www.ncbi.nlm.nih.gov/pubmed/27073832&lt;/url&gt;&lt;/related-urls&gt;&lt;/urls&gt;&lt;custom2&gt;4830593&lt;/custom2&gt;&lt;electronic-resource-num&gt;10.1371/journal.pone.0153470&lt;/electronic-resource-num&gt;&lt;language&gt;eng&lt;/language&gt;&lt;/record&gt;&lt;/Cite&gt;&lt;/EndNote&gt;</w:instrText>
      </w:r>
      <w:r w:rsidRPr="000D7A4B">
        <w:rPr>
          <w:color w:val="000000" w:themeColor="text1"/>
        </w:rPr>
        <w:fldChar w:fldCharType="separate"/>
      </w:r>
      <w:r w:rsidR="00F3016A" w:rsidRPr="000D7A4B">
        <w:rPr>
          <w:noProof/>
          <w:color w:val="000000" w:themeColor="text1"/>
        </w:rPr>
        <w:t>[28]</w:t>
      </w:r>
      <w:r w:rsidRPr="000D7A4B">
        <w:rPr>
          <w:color w:val="000000" w:themeColor="text1"/>
        </w:rPr>
        <w:fldChar w:fldCharType="end"/>
      </w:r>
      <w:r w:rsidRPr="000D7A4B">
        <w:rPr>
          <w:color w:val="000000" w:themeColor="text1"/>
        </w:rPr>
        <w:t xml:space="preserve">. Remodelling of new bone increased at higher bone strains, caused by (assumed) higher JCF, but that was only shown at much lower frequencies than </w:t>
      </w:r>
      <w:r w:rsidR="00F439B4" w:rsidRPr="000D7A4B">
        <w:rPr>
          <w:color w:val="000000" w:themeColor="text1"/>
        </w:rPr>
        <w:t xml:space="preserve">those used </w:t>
      </w:r>
      <w:r w:rsidRPr="000D7A4B">
        <w:rPr>
          <w:color w:val="000000" w:themeColor="text1"/>
        </w:rPr>
        <w:t>during WBV</w:t>
      </w:r>
      <w:r w:rsidR="00AB6591" w:rsidRPr="000D7A4B">
        <w:rPr>
          <w:color w:val="000000" w:themeColor="text1"/>
        </w:rPr>
        <w:t xml:space="preserve"> training</w:t>
      </w:r>
      <w:r w:rsidRPr="000D7A4B">
        <w:rPr>
          <w:color w:val="000000" w:themeColor="text1"/>
        </w:rPr>
        <w:t xml:space="preserve"> </w:t>
      </w:r>
      <w:r w:rsidRPr="000D7A4B">
        <w:rPr>
          <w:color w:val="000000" w:themeColor="text1"/>
        </w:rPr>
        <w:fldChar w:fldCharType="begin">
          <w:fldData xml:space="preserve">PEVuZE5vdGU+PENpdGU+PEF1dGhvcj5DYXJ0ZXI8L0F1dGhvcj48WWVhcj4xOTk2PC9ZZWFyPjxS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TA1LTEzPC9wYWdlcz48dm9sdW1lPjI5PC92b2x1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Mzk5LTQwNzwvcGFnZXM+PHZvbHVtZT4yMzwvdm9sdW1lPjxudW1iZXI+NTwv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</w:fldData>
        </w:fldChar>
      </w:r>
      <w:r w:rsidR="00F3016A" w:rsidRPr="000D7A4B">
        <w:rPr>
          <w:color w:val="000000" w:themeColor="text1"/>
        </w:rPr>
        <w:instrText xml:space="preserve"> ADDIN EN.CITE </w:instrText>
      </w:r>
      <w:r w:rsidR="00F3016A" w:rsidRPr="000D7A4B">
        <w:rPr>
          <w:color w:val="000000" w:themeColor="text1"/>
        </w:rPr>
        <w:fldChar w:fldCharType="begin">
          <w:fldData xml:space="preserve">PEVuZE5vdGU+PENpdGU+PEF1dGhvcj5DYXJ0ZXI8L0F1dGhvcj48WWVhcj4xOTk2PC9ZZWFyPjxS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TA1LTEzPC9wYWdlcz48dm9sdW1lPjI5PC92b2x1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Mzk5LTQwNzwvcGFnZXM+PHZvbHVtZT4yMzwvdm9sdW1lPjxudW1iZXI+NTwv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</w:fldData>
        </w:fldChar>
      </w:r>
      <w:r w:rsidR="00F3016A" w:rsidRPr="000D7A4B">
        <w:rPr>
          <w:color w:val="000000" w:themeColor="text1"/>
        </w:rPr>
        <w:instrText xml:space="preserve"> ADDIN EN.CITE.DATA </w:instrText>
      </w:r>
      <w:r w:rsidR="00F3016A" w:rsidRPr="000D7A4B">
        <w:rPr>
          <w:color w:val="000000" w:themeColor="text1"/>
        </w:rPr>
      </w:r>
      <w:r w:rsidR="00F3016A" w:rsidRPr="000D7A4B">
        <w:rPr>
          <w:color w:val="000000" w:themeColor="text1"/>
        </w:rPr>
        <w:fldChar w:fldCharType="end"/>
      </w:r>
      <w:r w:rsidRPr="000D7A4B">
        <w:rPr>
          <w:color w:val="000000" w:themeColor="text1"/>
        </w:rPr>
      </w:r>
      <w:r w:rsidRPr="000D7A4B">
        <w:rPr>
          <w:color w:val="000000" w:themeColor="text1"/>
        </w:rPr>
        <w:fldChar w:fldCharType="separate"/>
      </w:r>
      <w:r w:rsidR="00F3016A" w:rsidRPr="000D7A4B">
        <w:rPr>
          <w:noProof/>
          <w:color w:val="000000" w:themeColor="text1"/>
        </w:rPr>
        <w:t>[29-32]</w:t>
      </w:r>
      <w:r w:rsidRPr="000D7A4B">
        <w:rPr>
          <w:color w:val="000000" w:themeColor="text1"/>
        </w:rPr>
        <w:fldChar w:fldCharType="end"/>
      </w:r>
      <w:r w:rsidRPr="000D7A4B">
        <w:rPr>
          <w:color w:val="000000" w:themeColor="text1"/>
        </w:rPr>
        <w:t xml:space="preserve">. The rate of bone remodelling depended of the frequency of loads </w:t>
      </w:r>
      <w:r w:rsidRPr="000D7A4B">
        <w:rPr>
          <w:color w:val="000000" w:themeColor="text1"/>
        </w:rPr>
        <w:fldChar w:fldCharType="begin"/>
      </w:r>
      <w:r w:rsidR="00F3016A" w:rsidRPr="000D7A4B">
        <w:rPr>
          <w:color w:val="000000" w:themeColor="text1"/>
        </w:rPr>
        <w:instrText xml:space="preserve"> ADDIN EN.CITE &lt;EndNote&gt;&lt;Cite&gt;&lt;Author&gt;Turner&lt;/Author&gt;&lt;Year&gt;1995&lt;/Year&gt;&lt;RecNum&gt;469&lt;/RecNum&gt;&lt;DisplayText&gt;[33]&lt;/DisplayText&gt;&lt;record&gt;&lt;rec-number&gt;469&lt;/rec-number&gt;&lt;foreign-keys&gt;&lt;key app="EN" db-id="wxte5d0ed9wfvmert5r5svaeaf22t2rdfszf" timestamp="1465202145"&gt;469&lt;/key&gt;&lt;/foreign-keys&gt;&lt;ref-type name="Journal Article"&gt;17&lt;/ref-type&gt;&lt;contributors&gt;&lt;authors&gt;&lt;author&gt;Turner, C. H.&lt;/author&gt;&lt;author&gt;Owan, I.&lt;/author&gt;&lt;author&gt;Takano, Y.&lt;/author&gt;&lt;/authors&gt;&lt;/contributors&gt;&lt;auth-address&gt;Department of Orthopedic Surgery, Indiana University Medical Center, Indianapolis 46202, USA.&lt;/auth-address&gt;&lt;titles&gt;&lt;title&gt;Mechanotransduction in bone: role of strain rate&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E438-42&lt;/pages&gt;&lt;volume&gt;269&lt;/volume&gt;&lt;number&gt;3 Pt 1&lt;/number&gt;&lt;edition&gt;1995/09/01&lt;/edition&gt;&lt;keywords&gt;&lt;keyword&gt;Adaptation, Physiological&lt;/keyword&gt;&lt;keyword&gt;Animals&lt;/keyword&gt;&lt;keyword&gt;Biomechanical Phenomena&lt;/keyword&gt;&lt;keyword&gt;Bone Density&lt;/keyword&gt;&lt;keyword&gt;Bone and Bones/*physiology&lt;/keyword&gt;&lt;keyword&gt;Female&lt;/keyword&gt;&lt;keyword&gt;Models, Biological&lt;/keyword&gt;&lt;keyword&gt;Osteogenesis&lt;/keyword&gt;&lt;keyword&gt;Rats&lt;/keyword&gt;&lt;keyword&gt;Rats, Sprague-Dawley&lt;/keyword&gt;&lt;keyword&gt;*Signal Transduction&lt;/keyword&gt;&lt;keyword&gt;Stress, Mechanical&lt;/keyword&gt;&lt;keyword&gt;Tibia/physiology&lt;/keyword&gt;&lt;/keywords&gt;&lt;dates&gt;&lt;year&gt;1995&lt;/year&gt;&lt;pub-dates&gt;&lt;date&gt;Sep&lt;/date&gt;&lt;/pub-dates&gt;&lt;/dates&gt;&lt;isbn&gt;0002-9513 (Print)&amp;#xD;0002-9513 (Linking)&lt;/isbn&gt;&lt;accession-num&gt;7573420&lt;/accession-num&gt;&lt;work-type&gt;Research Support, U.S. Gov&amp;apos;t, P.H.S.&lt;/work-type&gt;&lt;urls&gt;&lt;related-urls&gt;&lt;url&gt;http://www.ncbi.nlm.nih.gov/pubmed/7573420&lt;/url&gt;&lt;/related-urls&gt;&lt;/urls&gt;&lt;language&gt;eng&lt;/language&gt;&lt;/record&gt;&lt;/Cite&gt;&lt;/EndNote&gt;</w:instrText>
      </w:r>
      <w:r w:rsidRPr="000D7A4B">
        <w:rPr>
          <w:color w:val="000000" w:themeColor="text1"/>
        </w:rPr>
        <w:fldChar w:fldCharType="separate"/>
      </w:r>
      <w:r w:rsidR="00F3016A" w:rsidRPr="000D7A4B">
        <w:rPr>
          <w:noProof/>
          <w:color w:val="000000" w:themeColor="text1"/>
        </w:rPr>
        <w:t>[33]</w:t>
      </w:r>
      <w:r w:rsidRPr="000D7A4B">
        <w:rPr>
          <w:color w:val="000000" w:themeColor="text1"/>
        </w:rPr>
        <w:fldChar w:fldCharType="end"/>
      </w:r>
      <w:r w:rsidR="00F439B4" w:rsidRPr="000D7A4B">
        <w:rPr>
          <w:color w:val="000000" w:themeColor="text1"/>
        </w:rPr>
        <w:t>,</w:t>
      </w:r>
      <w:r w:rsidRPr="000D7A4B">
        <w:rPr>
          <w:color w:val="000000" w:themeColor="text1"/>
        </w:rPr>
        <w:t xml:space="preserve"> and even small but fast vibrations (a</w:t>
      </w:r>
      <w:r w:rsidRPr="000D7A4B">
        <w:rPr>
          <w:color w:val="000000" w:themeColor="text1"/>
          <w:sz w:val="28"/>
          <w:vertAlign w:val="subscript"/>
        </w:rPr>
        <w:t>foot</w:t>
      </w:r>
      <w:r w:rsidRPr="000D7A4B">
        <w:rPr>
          <w:color w:val="000000" w:themeColor="text1"/>
        </w:rPr>
        <w:t> = 0.3</w:t>
      </w:r>
      <w:r w:rsidR="00F439B4" w:rsidRPr="000D7A4B">
        <w:rPr>
          <w:color w:val="000000" w:themeColor="text1"/>
        </w:rPr>
        <w:t xml:space="preserve"> </w:t>
      </w:r>
      <w:r w:rsidRPr="000D7A4B">
        <w:rPr>
          <w:color w:val="000000" w:themeColor="text1"/>
        </w:rPr>
        <w:t>g, f = 30</w:t>
      </w:r>
      <w:r w:rsidR="00F439B4" w:rsidRPr="000D7A4B">
        <w:rPr>
          <w:color w:val="000000" w:themeColor="text1"/>
        </w:rPr>
        <w:t xml:space="preserve"> </w:t>
      </w:r>
      <w:r w:rsidRPr="000D7A4B">
        <w:rPr>
          <w:color w:val="000000" w:themeColor="text1"/>
        </w:rPr>
        <w:t xml:space="preserve">Hz) increased the bone mineral density </w:t>
      </w:r>
      <w:r w:rsidRPr="000D7A4B">
        <w:rPr>
          <w:color w:val="000000" w:themeColor="text1"/>
        </w:rPr>
        <w:fldChar w:fldCharType="begin"/>
      </w:r>
      <w:r w:rsidR="00F3016A" w:rsidRPr="000D7A4B">
        <w:rPr>
          <w:color w:val="000000" w:themeColor="text1"/>
        </w:rPr>
        <w:instrText xml:space="preserve"> ADDIN EN.CITE &lt;EndNote&gt;&lt;Cite&gt;&lt;Author&gt;Rubin&lt;/Author&gt;&lt;Year&gt;2002&lt;/Year&gt;&lt;RecNum&gt;470&lt;/RecNum&gt;&lt;DisplayText&gt;[34]&lt;/DisplayText&gt;&lt;record&gt;&lt;rec-number&gt;470&lt;/rec-number&gt;&lt;foreign-keys&gt;&lt;key app="EN" db-id="wxte5d0ed9wfvmert5r5svaeaf22t2rdfszf" timestamp="1465202902"&gt;470&lt;/key&gt;&lt;/foreign-keys&gt;&lt;ref-type name="Journal Article"&gt;17&lt;/ref-type&gt;&lt;contributors&gt;&lt;authors&gt;&lt;author&gt;Rubin, C.&lt;/author&gt;&lt;author&gt;Turner, A. S.&lt;/author&gt;&lt;author&gt;Mallinckrodt, C.&lt;/author&gt;&lt;author&gt;Jerome, C.&lt;/author&gt;&lt;author&gt;McLeod, K.&lt;/author&gt;&lt;author&gt;Bain, S.&lt;/author&gt;&lt;/authors&gt;&lt;/contributors&gt;&lt;auth-address&gt;Musculo-Skeletal Research Laboratory, Department of Biomedical Engineering, State University of New York, Stony Brook, NY 11794-2580, USA. clinton.rubin@sunysb.edu&lt;/auth-address&gt;&lt;titles&gt;&lt;title&gt;Mechanical strain, induced noninvasively in the high-frequency domain, is anabolic to cancellous bone, but not cortical bone&lt;/title&gt;&lt;secondary-title&gt;Bone&lt;/secondary-title&gt;&lt;alt-title&gt;Bone&lt;/alt-title&gt;&lt;/titles&gt;&lt;periodical&gt;&lt;full-title&gt;Bone&lt;/full-title&gt;&lt;abbr-1&gt;Bone&lt;/abbr-1&gt;&lt;/periodical&gt;&lt;alt-periodical&gt;&lt;full-title&gt;Bone&lt;/full-title&gt;&lt;abbr-1&gt;Bone&lt;/abbr-1&gt;&lt;/alt-periodical&gt;&lt;pages&gt;445-52&lt;/pages&gt;&lt;volume&gt;30&lt;/volume&gt;&lt;number&gt;3&lt;/number&gt;&lt;edition&gt;2002/03/08&lt;/edition&gt;&lt;keywords&gt;&lt;keyword&gt;Animals&lt;/keyword&gt;&lt;keyword&gt;Bone Density/physiology&lt;/keyword&gt;&lt;keyword&gt;Bone and Bones/*physiology&lt;/keyword&gt;&lt;keyword&gt;Electric Stimulation/methods&lt;/keyword&gt;&lt;keyword&gt;Female&lt;/keyword&gt;&lt;keyword&gt;Osteogenesis/physiology&lt;/keyword&gt;&lt;keyword&gt;Pressure/adverse effects&lt;/keyword&gt;&lt;keyword&gt;Sheep&lt;/keyword&gt;&lt;keyword&gt;Vibration/adverse effects&lt;/keyword&gt;&lt;/keywords&gt;&lt;dates&gt;&lt;year&gt;2002&lt;/year&gt;&lt;pub-dates&gt;&lt;date&gt;Mar&lt;/date&gt;&lt;/pub-dates&gt;&lt;/dates&gt;&lt;isbn&gt;8756-3282 (Print)&amp;#xD;1873-2763 (Linking)&lt;/isbn&gt;&lt;accession-num&gt;11882457&lt;/accession-num&gt;&lt;work-type&gt;Comparative Study&amp;#xD;Research Support, U.S. Gov&amp;apos;t, P.H.S.&lt;/work-type&gt;&lt;urls&gt;&lt;related-urls&gt;&lt;url&gt;http://www.ncbi.nlm.nih.gov/pubmed/11882457&lt;/url&gt;&lt;/related-urls&gt;&lt;/urls&gt;&lt;language&gt;eng&lt;/language&gt;&lt;/record&gt;&lt;/Cite&gt;&lt;/EndNote&gt;</w:instrText>
      </w:r>
      <w:r w:rsidRPr="000D7A4B">
        <w:rPr>
          <w:color w:val="000000" w:themeColor="text1"/>
        </w:rPr>
        <w:fldChar w:fldCharType="separate"/>
      </w:r>
      <w:r w:rsidR="00F3016A" w:rsidRPr="000D7A4B">
        <w:rPr>
          <w:noProof/>
          <w:color w:val="000000" w:themeColor="text1"/>
        </w:rPr>
        <w:t>[34]</w:t>
      </w:r>
      <w:r w:rsidRPr="000D7A4B">
        <w:rPr>
          <w:color w:val="000000" w:themeColor="text1"/>
        </w:rPr>
        <w:fldChar w:fldCharType="end"/>
      </w:r>
      <w:r w:rsidRPr="000D7A4B">
        <w:rPr>
          <w:color w:val="000000" w:themeColor="text1"/>
        </w:rPr>
        <w:t>. Comparable effects on the mineral density in the proximal femur were seen as</w:t>
      </w:r>
      <w:r w:rsidR="00975E63" w:rsidRPr="000D7A4B">
        <w:rPr>
          <w:color w:val="000000" w:themeColor="text1"/>
        </w:rPr>
        <w:t xml:space="preserve"> those seen with</w:t>
      </w:r>
      <w:r w:rsidRPr="000D7A4B">
        <w:rPr>
          <w:color w:val="000000" w:themeColor="text1"/>
        </w:rPr>
        <w:t xml:space="preserve"> resistance exercises </w:t>
      </w:r>
      <w:r w:rsidRPr="000D7A4B">
        <w:rPr>
          <w:color w:val="000000" w:themeColor="text1"/>
        </w:rPr>
        <w:fldChar w:fldCharType="begin"/>
      </w:r>
      <w:r w:rsidR="00F3016A" w:rsidRPr="000D7A4B">
        <w:rPr>
          <w:color w:val="000000" w:themeColor="text1"/>
        </w:rPr>
        <w:instrText xml:space="preserve"> ADDIN EN.CITE &lt;EndNote&gt;&lt;Cite&gt;&lt;Author&gt;Zaki&lt;/Author&gt;&lt;Year&gt;2014&lt;/Year&gt;&lt;RecNum&gt;414&lt;/RecNum&gt;&lt;DisplayText&gt;[35]&lt;/DisplayText&gt;&lt;record&gt;&lt;rec-number&gt;414&lt;/rec-number&gt;&lt;foreign-keys&gt;&lt;key app="EN" db-id="wxte5d0ed9wfvmert5r5svaeaf22t2rdfszf" timestamp="1463494885"&gt;414&lt;/key&gt;&lt;/foreign-keys&gt;&lt;ref-type name="Journal Article"&gt;17&lt;/ref-type&gt;&lt;contributors&gt;&lt;authors&gt;&lt;author&gt;Zaki, M. E.&lt;/author&gt;&lt;/authors&gt;&lt;/contributors&gt;&lt;auth-address&gt;Medical Research Division, Biological Anthropology Department, National Research Centre, El-Buhouth Street, Dokki, Giza, Egypt.&lt;/auth-address&gt;&lt;titles&gt;&lt;title&gt;Effects of whole body vibration and resistance training on bone mineral density and anthropometry in obese postmenopausal women&lt;/title&gt;&lt;secondary-title&gt;J Osteoporos&lt;/secondary-title&gt;&lt;alt-title&gt;Journal of osteoporosis&lt;/alt-title&gt;&lt;/titles&gt;&lt;periodical&gt;&lt;full-title&gt;J Osteoporos&lt;/full-title&gt;&lt;abbr-1&gt;Journal of osteoporosis&lt;/abbr-1&gt;&lt;/periodical&gt;&lt;alt-periodical&gt;&lt;full-title&gt;J Osteoporos&lt;/full-title&gt;&lt;abbr-1&gt;Journal of osteoporosis&lt;/abbr-1&gt;&lt;/alt-periodical&gt;&lt;pages&gt;702589&lt;/pages&gt;&lt;volume&gt;2014&lt;/volume&gt;&lt;edition&gt;2014/08/20&lt;/edition&gt;&lt;dates&gt;&lt;year&gt;2014&lt;/year&gt;&lt;/dates&gt;&lt;isbn&gt;2090-8059 (Print)&amp;#xD;2042-0064 (Linking)&lt;/isbn&gt;&lt;accession-num&gt;25136473&lt;/accession-num&gt;&lt;urls&gt;&lt;related-urls&gt;&lt;url&gt;http://www.ncbi.nlm.nih.gov/pubmed/25136473&lt;/url&gt;&lt;/related-urls&gt;&lt;/urls&gt;&lt;custom2&gt;4086652&lt;/custom2&gt;&lt;electronic-resource-num&gt;10.1155/2014/702589&lt;/electronic-resource-num&gt;&lt;language&gt;eng&lt;/language&gt;&lt;/record&gt;&lt;/Cite&gt;&lt;/EndNote&gt;</w:instrText>
      </w:r>
      <w:r w:rsidRPr="000D7A4B">
        <w:rPr>
          <w:color w:val="000000" w:themeColor="text1"/>
        </w:rPr>
        <w:fldChar w:fldCharType="separate"/>
      </w:r>
      <w:r w:rsidR="00F3016A" w:rsidRPr="000D7A4B">
        <w:rPr>
          <w:noProof/>
          <w:color w:val="000000" w:themeColor="text1"/>
        </w:rPr>
        <w:t>[35]</w:t>
      </w:r>
      <w:r w:rsidRPr="000D7A4B">
        <w:rPr>
          <w:color w:val="000000" w:themeColor="text1"/>
        </w:rPr>
        <w:fldChar w:fldCharType="end"/>
      </w:r>
      <w:r w:rsidRPr="000D7A4B">
        <w:rPr>
          <w:color w:val="000000" w:themeColor="text1"/>
        </w:rPr>
        <w:t>.</w:t>
      </w:r>
      <w:r w:rsidR="004C041A" w:rsidRPr="000D7A4B">
        <w:rPr>
          <w:color w:val="000000" w:themeColor="text1"/>
        </w:rPr>
        <w:t xml:space="preserve"> In postmenopausal women, the bone mineral density increased by 0</w:t>
      </w:r>
      <w:r w:rsidR="00C84B87" w:rsidRPr="000D7A4B">
        <w:rPr>
          <w:color w:val="000000" w:themeColor="text1"/>
        </w:rPr>
        <w:t>.</w:t>
      </w:r>
      <w:r w:rsidR="004C041A" w:rsidRPr="000D7A4B">
        <w:rPr>
          <w:color w:val="000000" w:themeColor="text1"/>
        </w:rPr>
        <w:t xml:space="preserve">95% </w:t>
      </w:r>
      <w:r w:rsidR="006A2F24" w:rsidRPr="000D7A4B">
        <w:rPr>
          <w:color w:val="000000" w:themeColor="text1"/>
        </w:rPr>
        <w:t>when accelerations up to 5g were applied</w:t>
      </w:r>
      <w:r w:rsidR="00F3016A" w:rsidRPr="000D7A4B">
        <w:rPr>
          <w:color w:val="000000" w:themeColor="text1"/>
        </w:rPr>
        <w:t xml:space="preserve"> </w:t>
      </w:r>
      <w:r w:rsidR="00C84B87" w:rsidRPr="000D7A4B">
        <w:rPr>
          <w:color w:val="000000" w:themeColor="text1"/>
        </w:rPr>
        <w:fldChar w:fldCharType="begin">
          <w:fldData xml:space="preserve">PEVuZE5vdGU+PENpdGU+PEF1dGhvcj5WZXJzY2h1ZXJlbjwvQXV0aG9yPjxZZWFyPjIwMDQ8L1ll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M1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WZXJzY2h1ZXJlbjwvQXV0aG9yPjxZZWFyPjIwMDQ8L1ll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M1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00C84B87" w:rsidRPr="000D7A4B">
        <w:rPr>
          <w:color w:val="000000" w:themeColor="text1"/>
        </w:rPr>
      </w:r>
      <w:r w:rsidR="00C84B87" w:rsidRPr="000D7A4B">
        <w:rPr>
          <w:color w:val="000000" w:themeColor="text1"/>
        </w:rPr>
        <w:fldChar w:fldCharType="separate"/>
      </w:r>
      <w:r w:rsidR="00C84B87" w:rsidRPr="000D7A4B">
        <w:rPr>
          <w:noProof/>
          <w:color w:val="000000" w:themeColor="text1"/>
        </w:rPr>
        <w:t>[6]</w:t>
      </w:r>
      <w:r w:rsidR="00C84B87" w:rsidRPr="000D7A4B">
        <w:rPr>
          <w:color w:val="000000" w:themeColor="text1"/>
        </w:rPr>
        <w:fldChar w:fldCharType="end"/>
      </w:r>
      <w:r w:rsidR="004C041A" w:rsidRPr="000D7A4B">
        <w:rPr>
          <w:color w:val="000000" w:themeColor="text1"/>
        </w:rPr>
        <w:t>.</w:t>
      </w:r>
      <w:r w:rsidR="003A6EC5" w:rsidRPr="000D7A4B">
        <w:rPr>
          <w:color w:val="000000" w:themeColor="text1"/>
        </w:rPr>
        <w:t xml:space="preserve"> </w:t>
      </w:r>
      <w:r w:rsidR="00207FEF" w:rsidRPr="000D7A4B">
        <w:rPr>
          <w:color w:val="000000" w:themeColor="text1"/>
        </w:rPr>
        <w:t xml:space="preserve">In young women the bone mass in the femur rose by about 2% when vibrations of very low magnitude were applied, i.e. when the </w:t>
      </w:r>
      <w:r w:rsidR="004B2528" w:rsidRPr="000D7A4B">
        <w:rPr>
          <w:color w:val="000000" w:themeColor="text1"/>
        </w:rPr>
        <w:t>acceleration</w:t>
      </w:r>
      <w:r w:rsidR="00207FEF" w:rsidRPr="000D7A4B">
        <w:rPr>
          <w:color w:val="000000" w:themeColor="text1"/>
        </w:rPr>
        <w:t xml:space="preserve"> forces were much lower than the forces during daily living</w:t>
      </w:r>
      <w:r w:rsidR="00C84B87" w:rsidRPr="000D7A4B">
        <w:rPr>
          <w:color w:val="000000" w:themeColor="text1"/>
        </w:rPr>
        <w:t xml:space="preserve"> </w:t>
      </w:r>
      <w:r w:rsidR="00C84B87" w:rsidRPr="000D7A4B">
        <w:rPr>
          <w:color w:val="000000" w:themeColor="text1"/>
        </w:rPr>
        <w:fldChar w:fldCharType="begin"/>
      </w:r>
      <w:r w:rsidR="00C84B87" w:rsidRPr="000D7A4B">
        <w:rPr>
          <w:color w:val="000000" w:themeColor="text1"/>
        </w:rPr>
        <w:instrText xml:space="preserve"> ADDIN EN.CITE &lt;EndNote&gt;&lt;Cite&gt;&lt;Author&gt;Gilsanz&lt;/Author&gt;&lt;Year&gt;2006&lt;/Year&gt;&lt;RecNum&gt;771&lt;/RecNum&gt;&lt;DisplayText&gt;[36]&lt;/DisplayText&gt;&lt;record&gt;&lt;rec-number&gt;771&lt;/rec-number&gt;&lt;foreign-keys&gt;&lt;key app="EN" db-id="wxte5d0ed9wfvmert5r5svaeaf22t2rdfszf" timestamp="1535356825"&gt;771&lt;/key&gt;&lt;/foreign-keys&gt;&lt;ref-type name="Journal Article"&gt;17&lt;/ref-type&gt;&lt;contributors&gt;&lt;authors&gt;&lt;author&gt;Gilsanz, Vicente&lt;/author&gt;&lt;author&gt;Wren, Tishya AL&lt;/author&gt;&lt;author&gt;Sanchez, Monique&lt;/author&gt;&lt;author&gt;Dorey, Frederick&lt;/author&gt;&lt;author&gt;Judex, Stefan&lt;/author&gt;&lt;author&gt;Rubin, Clinton&lt;/author&gt;&lt;/authors&gt;&lt;/contributors&gt;&lt;titles&gt;&lt;title&gt;Low</w:instrText>
      </w:r>
      <w:r w:rsidR="00C84B87" w:rsidRPr="000D7A4B">
        <w:rPr>
          <w:rFonts w:ascii="Cambria Math" w:hAnsi="Cambria Math" w:cs="Cambria Math"/>
          <w:color w:val="000000" w:themeColor="text1"/>
        </w:rPr>
        <w:instrText>‐</w:instrText>
      </w:r>
      <w:r w:rsidR="00C84B87" w:rsidRPr="000D7A4B">
        <w:rPr>
          <w:color w:val="000000" w:themeColor="text1"/>
        </w:rPr>
        <w:instrText>level, high</w:instrText>
      </w:r>
      <w:r w:rsidR="00C84B87" w:rsidRPr="000D7A4B">
        <w:rPr>
          <w:rFonts w:ascii="Cambria Math" w:hAnsi="Cambria Math" w:cs="Cambria Math"/>
          <w:color w:val="000000" w:themeColor="text1"/>
        </w:rPr>
        <w:instrText>‐</w:instrText>
      </w:r>
      <w:r w:rsidR="00C84B87" w:rsidRPr="000D7A4B">
        <w:rPr>
          <w:color w:val="000000" w:themeColor="text1"/>
        </w:rPr>
        <w:instrText>frequency mechanical signals enhance musculoskeletal development of young women with low BMD&lt;/title&gt;&lt;secondary-title&gt;Journal of Bone and Mineral Research&lt;/secondary-title&gt;&lt;/titles&gt;&lt;periodical&gt;&lt;full-title&gt;Journal of Bone and Mineral Research&lt;/full-title&gt;&lt;/periodical&gt;&lt;pages&gt;1464-1474&lt;/pages&gt;&lt;volume&gt;21&lt;/volume&gt;&lt;number&gt;9&lt;/number&gt;&lt;dates&gt;&lt;year&gt;2006&lt;/year&gt;&lt;/dates&gt;&lt;isbn&gt;0884-0431&lt;/isbn&gt;&lt;urls&gt;&lt;/urls&gt;&lt;/record&gt;&lt;/Cite&gt;&lt;/EndNote&gt;</w:instrText>
      </w:r>
      <w:r w:rsidR="00C84B87" w:rsidRPr="000D7A4B">
        <w:rPr>
          <w:color w:val="000000" w:themeColor="text1"/>
        </w:rPr>
        <w:fldChar w:fldCharType="separate"/>
      </w:r>
      <w:r w:rsidR="00C84B87" w:rsidRPr="000D7A4B">
        <w:rPr>
          <w:noProof/>
          <w:color w:val="000000" w:themeColor="text1"/>
        </w:rPr>
        <w:t>[36]</w:t>
      </w:r>
      <w:r w:rsidR="00C84B87" w:rsidRPr="000D7A4B">
        <w:rPr>
          <w:color w:val="000000" w:themeColor="text1"/>
        </w:rPr>
        <w:fldChar w:fldCharType="end"/>
      </w:r>
      <w:r w:rsidR="00207FEF" w:rsidRPr="000D7A4B">
        <w:rPr>
          <w:color w:val="000000" w:themeColor="text1"/>
        </w:rPr>
        <w:t>.</w:t>
      </w:r>
      <w:r w:rsidR="006A2F24" w:rsidRPr="000D7A4B">
        <w:rPr>
          <w:color w:val="000000" w:themeColor="text1"/>
        </w:rPr>
        <w:t xml:space="preserve"> Similar results were obtained by</w:t>
      </w:r>
      <w:r w:rsidR="00C84B87" w:rsidRPr="000D7A4B">
        <w:rPr>
          <w:color w:val="000000" w:themeColor="text1"/>
        </w:rPr>
        <w:t xml:space="preserve"> </w:t>
      </w:r>
      <w:r w:rsidR="00C84B87" w:rsidRPr="000D7A4B">
        <w:rPr>
          <w:color w:val="000000" w:themeColor="text1"/>
        </w:rPr>
        <w:fldChar w:fldCharType="begin"/>
      </w:r>
      <w:r w:rsidR="00C84B87" w:rsidRPr="000D7A4B">
        <w:rPr>
          <w:color w:val="000000" w:themeColor="text1"/>
        </w:rPr>
        <w:instrText xml:space="preserve"> ADDIN EN.CITE &lt;EndNote&gt;&lt;Cite&gt;&lt;Author&gt;Rubin&lt;/Author&gt;&lt;Year&gt;2004&lt;/Year&gt;&lt;RecNum&gt;772&lt;/RecNum&gt;&lt;DisplayText&gt;[37]&lt;/DisplayText&gt;&lt;record&gt;&lt;rec-number&gt;772&lt;/rec-number&gt;&lt;foreign-keys&gt;&lt;key app="EN" db-id="wxte5d0ed9wfvmert5r5svaeaf22t2rdfszf" timestamp="1535356854"&gt;772&lt;/key&gt;&lt;/foreign-keys&gt;&lt;ref-type name="Journal Article"&gt;17&lt;/ref-type&gt;&lt;contributors&gt;&lt;authors&gt;&lt;author&gt;Rubin, Clinton&lt;/author&gt;&lt;author&gt;Recker, Robert&lt;/author&gt;&lt;author&gt;Cullen, Diane&lt;/author&gt;&lt;author&gt;Ryaby, John&lt;/author&gt;&lt;author&gt;McCabe, Joan&lt;/author&gt;&lt;author&gt;McLeod, Kenneth&lt;/author&gt;&lt;/authors&gt;&lt;/contributors&gt;&lt;titles&gt;&lt;title&gt;Prevention of postmenopausal bone loss by a low</w:instrText>
      </w:r>
      <w:r w:rsidR="00C84B87" w:rsidRPr="000D7A4B">
        <w:rPr>
          <w:rFonts w:ascii="Cambria Math" w:hAnsi="Cambria Math" w:cs="Cambria Math"/>
          <w:color w:val="000000" w:themeColor="text1"/>
        </w:rPr>
        <w:instrText>‐</w:instrText>
      </w:r>
      <w:r w:rsidR="00C84B87" w:rsidRPr="000D7A4B">
        <w:rPr>
          <w:color w:val="000000" w:themeColor="text1"/>
        </w:rPr>
        <w:instrText>magnitude, high</w:instrText>
      </w:r>
      <w:r w:rsidR="00C84B87" w:rsidRPr="000D7A4B">
        <w:rPr>
          <w:rFonts w:ascii="Cambria Math" w:hAnsi="Cambria Math" w:cs="Cambria Math"/>
          <w:color w:val="000000" w:themeColor="text1"/>
        </w:rPr>
        <w:instrText>‐</w:instrText>
      </w:r>
      <w:r w:rsidR="00C84B87" w:rsidRPr="000D7A4B">
        <w:rPr>
          <w:color w:val="000000" w:themeColor="text1"/>
        </w:rPr>
        <w:instrText>frequency mechanical stimuli: a clinical trial assessing compliance, efficacy, and safety&lt;/title&gt;&lt;secondary-title&gt;Journal of Bone and Mineral Research&lt;/secondary-title&gt;&lt;/titles&gt;&lt;periodical&gt;&lt;full-title&gt;Journal of Bone and Mineral Research&lt;/full-title&gt;&lt;/periodical&gt;&lt;pages&gt;343-351&lt;/pages&gt;&lt;volume&gt;19&lt;/volume&gt;&lt;number&gt;3&lt;/number&gt;&lt;dates&gt;&lt;year&gt;2004&lt;/year&gt;&lt;/dates&gt;&lt;isbn&gt;1523-4681&lt;/isbn&gt;&lt;urls&gt;&lt;/urls&gt;&lt;/record&gt;&lt;/Cite&gt;&lt;/EndNote&gt;</w:instrText>
      </w:r>
      <w:r w:rsidR="00C84B87" w:rsidRPr="000D7A4B">
        <w:rPr>
          <w:color w:val="000000" w:themeColor="text1"/>
        </w:rPr>
        <w:fldChar w:fldCharType="separate"/>
      </w:r>
      <w:r w:rsidR="00C84B87" w:rsidRPr="000D7A4B">
        <w:rPr>
          <w:noProof/>
          <w:color w:val="000000" w:themeColor="text1"/>
        </w:rPr>
        <w:t>[37]</w:t>
      </w:r>
      <w:r w:rsidR="00C84B87" w:rsidRPr="000D7A4B">
        <w:rPr>
          <w:color w:val="000000" w:themeColor="text1"/>
        </w:rPr>
        <w:fldChar w:fldCharType="end"/>
      </w:r>
      <w:r w:rsidR="006A2F24" w:rsidRPr="000D7A4B">
        <w:rPr>
          <w:color w:val="000000" w:themeColor="text1"/>
        </w:rPr>
        <w:t>.</w:t>
      </w:r>
    </w:p>
    <w:p w14:paraId="523F7AAD" w14:textId="74521320" w:rsidR="00F94BAD" w:rsidRPr="000D7A4B" w:rsidRDefault="00F94BAD" w:rsidP="00B2386D">
      <w:pPr>
        <w:spacing w:line="480" w:lineRule="auto"/>
        <w:rPr>
          <w:color w:val="000000" w:themeColor="text1"/>
        </w:rPr>
      </w:pPr>
      <w:r w:rsidRPr="000D7A4B">
        <w:rPr>
          <w:i/>
          <w:color w:val="000000" w:themeColor="text1"/>
        </w:rPr>
        <w:t>No or minor effects:</w:t>
      </w:r>
      <w:r w:rsidRPr="000D7A4B">
        <w:rPr>
          <w:color w:val="000000" w:themeColor="text1"/>
        </w:rPr>
        <w:t xml:space="preserve"> </w:t>
      </w:r>
      <w:r w:rsidR="00C6735C" w:rsidRPr="000D7A4B">
        <w:rPr>
          <w:color w:val="000000" w:themeColor="text1"/>
        </w:rPr>
        <w:t>In a MS, m</w:t>
      </w:r>
      <w:r w:rsidRPr="000D7A4B">
        <w:rPr>
          <w:color w:val="000000" w:themeColor="text1"/>
        </w:rPr>
        <w:t>ineral density in osteoporotic femoral necks was not chan</w:t>
      </w:r>
      <w:r w:rsidR="00C6735C" w:rsidRPr="000D7A4B">
        <w:rPr>
          <w:color w:val="000000" w:themeColor="text1"/>
        </w:rPr>
        <w:t>ged by WBV</w:t>
      </w:r>
      <w:r w:rsidRPr="000D7A4B">
        <w:rPr>
          <w:color w:val="000000" w:themeColor="text1"/>
        </w:rPr>
        <w:t xml:space="preserve"> </w:t>
      </w:r>
      <w:r w:rsidRPr="000D7A4B">
        <w:rPr>
          <w:color w:val="000000" w:themeColor="text1"/>
        </w:rPr>
        <w:fldChar w:fldCharType="begin"/>
      </w:r>
      <w:r w:rsidR="003B5D4D" w:rsidRPr="000D7A4B">
        <w:rPr>
          <w:color w:val="000000" w:themeColor="text1"/>
        </w:rPr>
        <w:instrText xml:space="preserve"> ADDIN EN.CITE &lt;EndNote&gt;&lt;Cite&gt;&lt;Author&gt;Ma&lt;/Author&gt;&lt;Year&gt;2016&lt;/Year&gt;&lt;RecNum&gt;192&lt;/RecNum&gt;&lt;DisplayText&gt;[4]&lt;/DisplayText&gt;&lt;record&gt;&lt;rec-number&gt;192&lt;/rec-number&gt;&lt;foreign-keys&gt;&lt;key app="EN" db-id="wxte5d0ed9wfvmert5r5svaeaf22t2rdfszf" timestamp="1463474785"&gt;192&lt;/key&gt;&lt;/foreign-keys&gt;&lt;ref-type name="Journal Article"&gt;17&lt;/ref-type&gt;&lt;contributors&gt;&lt;authors&gt;&lt;author&gt;Ma, C.&lt;/author&gt;&lt;author&gt;Liu, A.&lt;/author&gt;&lt;author&gt;Sun, M.&lt;/author&gt;&lt;author&gt;Zhu, H.&lt;/author&gt;&lt;author&gt;Wu, H.&lt;/author&gt;&lt;/authors&gt;&lt;/contributors&gt;&lt;auth-address&gt;Department of Orthopaedic Surgery, Second Affiliated Hospital, School of Medicine, Zhejiang University, Hangzhou, China.&amp;#xD;Department of Oral and Maxillofacial Surgery, Second Affiliated Hospital, School of Medicine, Zhejiang University, Hangzhou, China.&amp;#xD;Department of Orthopaedic Surgery, Second Affiliated Hospital, School of Medicine, Zhejiang University, Hangzhou, China. tiemabinhe@126.com.&lt;/auth-address&gt;&lt;titles&gt;&lt;title&gt;Effect of whole-body vibration on reduction of bone loss and fall prevention in postmenopausal women: a meta-analysis and systematic review&lt;/title&gt;&lt;secondary-title&gt;J Orthop Surg Res&lt;/secondary-title&gt;&lt;alt-title&gt;Journal of orthopaedic surgery and research&lt;/alt-title&gt;&lt;/titles&gt;&lt;periodical&gt;&lt;full-title&gt;J Orthop Surg Res&lt;/full-title&gt;&lt;abbr-1&gt;Journal of orthopaedic surgery and research&lt;/abbr-1&gt;&lt;/periodical&gt;&lt;alt-periodical&gt;&lt;full-title&gt;J Orthop Surg Res&lt;/full-title&gt;&lt;abbr-1&gt;Journal of orthopaedic surgery and research&lt;/abbr-1&gt;&lt;/alt-periodical&gt;&lt;pages&gt;24&lt;/pages&gt;&lt;volume&gt;11&lt;/volume&gt;&lt;edition&gt;2016/02/19&lt;/edition&gt;&lt;dates&gt;&lt;year&gt;2016&lt;/year&gt;&lt;/dates&gt;&lt;isbn&gt;1749-799X (Electronic)&amp;#xD;1749-799X (Linking)&lt;/isbn&gt;&lt;accession-num&gt;26888467&lt;/accession-num&gt;&lt;work-type&gt;Research Support, Non-U.S. Gov&amp;apos;t&lt;/work-type&gt;&lt;urls&gt;&lt;related-urls&gt;&lt;url&gt;http://www.ncbi.nlm.nih.gov/pubmed/26888467&lt;/url&gt;&lt;/related-urls&gt;&lt;/urls&gt;&lt;custom2&gt;4758089&lt;/custom2&gt;&lt;electronic-resource-num&gt;10.1186/s13018-016-0357-2&lt;/electronic-resource-num&gt;&lt;language&gt;eng&lt;/language&gt;&lt;/record&gt;&lt;/Cite&gt;&lt;/EndNote&gt;</w:instrText>
      </w:r>
      <w:r w:rsidRPr="000D7A4B">
        <w:rPr>
          <w:color w:val="000000" w:themeColor="text1"/>
        </w:rPr>
        <w:fldChar w:fldCharType="separate"/>
      </w:r>
      <w:r w:rsidR="003B5D4D" w:rsidRPr="000D7A4B">
        <w:rPr>
          <w:noProof/>
          <w:color w:val="000000" w:themeColor="text1"/>
        </w:rPr>
        <w:t>[4]</w:t>
      </w:r>
      <w:r w:rsidRPr="000D7A4B">
        <w:rPr>
          <w:color w:val="000000" w:themeColor="text1"/>
        </w:rPr>
        <w:fldChar w:fldCharType="end"/>
      </w:r>
      <w:r w:rsidRPr="000D7A4B">
        <w:rPr>
          <w:color w:val="000000" w:themeColor="text1"/>
        </w:rPr>
        <w:t xml:space="preserve">. No changes of BMD in </w:t>
      </w:r>
      <w:r w:rsidR="00F439B4" w:rsidRPr="000D7A4B">
        <w:rPr>
          <w:color w:val="000000" w:themeColor="text1"/>
        </w:rPr>
        <w:t xml:space="preserve">the </w:t>
      </w:r>
      <w:r w:rsidRPr="000D7A4B">
        <w:rPr>
          <w:color w:val="000000" w:themeColor="text1"/>
        </w:rPr>
        <w:t>femoral neck and greater trochanter were observed</w:t>
      </w:r>
      <w:r w:rsidR="00C6735C" w:rsidRPr="000D7A4B">
        <w:rPr>
          <w:color w:val="000000" w:themeColor="text1"/>
        </w:rPr>
        <w:t xml:space="preserve"> in</w:t>
      </w:r>
      <w:r w:rsidRPr="000D7A4B">
        <w:rPr>
          <w:color w:val="000000" w:themeColor="text1"/>
        </w:rPr>
        <w:t xml:space="preserve"> </w:t>
      </w:r>
      <w:r w:rsidRPr="000D7A4B">
        <w:rPr>
          <w:color w:val="000000" w:themeColor="text1"/>
        </w:rPr>
        <w:fldChar w:fldCharType="begin">
          <w:fldData xml:space="preserve">PEVuZE5vdGU+PENpdGU+PEF1dGhvcj5DaWRlbTwvQXV0aG9yPjxZZWFyPjIwMTQ8L1llYXI+PFJl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DaWRlbTwvQXV0aG9yPjxZZWFyPjIwMTQ8L1llYXI+PFJl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38]</w:t>
      </w:r>
      <w:r w:rsidRPr="000D7A4B">
        <w:rPr>
          <w:color w:val="000000" w:themeColor="text1"/>
        </w:rPr>
        <w:fldChar w:fldCharType="end"/>
      </w:r>
      <w:r w:rsidRPr="000D7A4B">
        <w:rPr>
          <w:color w:val="000000" w:themeColor="text1"/>
        </w:rPr>
        <w:t xml:space="preserve">. Bone resorption and formation markers were not affected in a bed rest study </w:t>
      </w:r>
      <w:r w:rsidRPr="000D7A4B">
        <w:rPr>
          <w:color w:val="000000" w:themeColor="text1"/>
        </w:rPr>
        <w:fldChar w:fldCharType="begin">
          <w:fldData xml:space="preserve">PEVuZE5vdGU+PENpdGU+PEF1dGhvcj5CYWVja2VyPC9BdXRob3I+PFllYXI+MjAxMjwvWWVhcj48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=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CYWVja2VyPC9BdXRob3I+PFllYXI+MjAxMjwvWWVhcj48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=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39]</w:t>
      </w:r>
      <w:r w:rsidRPr="000D7A4B">
        <w:rPr>
          <w:color w:val="000000" w:themeColor="text1"/>
        </w:rPr>
        <w:fldChar w:fldCharType="end"/>
      </w:r>
      <w:r w:rsidRPr="000D7A4B">
        <w:rPr>
          <w:color w:val="000000" w:themeColor="text1"/>
        </w:rPr>
        <w:t xml:space="preserve">. Trabecular bone in proximal mice tibia stayed unaffected </w:t>
      </w:r>
      <w:r w:rsidRPr="000D7A4B">
        <w:rPr>
          <w:color w:val="000000" w:themeColor="text1"/>
        </w:rPr>
        <w:fldChar w:fldCharType="begin">
          <w:fldData xml:space="preserve">PEVuZE5vdGU+PENpdGU+PEF1dGhvcj5NY0Nhbm48L0F1dGhvcj48WWVhcj4yMDE1PC9ZZWFyPjxS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NY0Nhbm48L0F1dGhvcj48WWVhcj4yMDE1PC9ZZWFyPjxS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40]</w:t>
      </w:r>
      <w:r w:rsidRPr="000D7A4B">
        <w:rPr>
          <w:color w:val="000000" w:themeColor="text1"/>
        </w:rPr>
        <w:fldChar w:fldCharType="end"/>
      </w:r>
      <w:r w:rsidRPr="000D7A4B">
        <w:rPr>
          <w:color w:val="000000" w:themeColor="text1"/>
        </w:rPr>
        <w:t xml:space="preserve">. No influence on mineral density in the hip region and on bone remodelling biomarkers was reported </w:t>
      </w:r>
      <w:r w:rsidRPr="000D7A4B">
        <w:rPr>
          <w:color w:val="000000" w:themeColor="text1"/>
        </w:rPr>
        <w:fldChar w:fldCharType="begin">
          <w:fldData xml:space="preserve">PEVuZE5vdGU+PENpdGU+PEF1dGhvcj5LaWVsPC9BdXRob3I+PFllYXI+MjAxNTwvWWVhcj48UmVj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EzMTktMjg8L3BhZ2VzPjx2b2x1bWU+MzA8L3ZvbHVtZT48bnVtYmVyPjc8L251bWJl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LaWVsPC9BdXRob3I+PFllYXI+MjAxNTwvWWVhcj48UmVj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EzMTktMjg8L3BhZ2VzPjx2b2x1bWU+MzA8L3ZvbHVtZT48bnVtYmVyPjc8L251bWJl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41]</w:t>
      </w:r>
      <w:r w:rsidRPr="000D7A4B">
        <w:rPr>
          <w:color w:val="000000" w:themeColor="text1"/>
        </w:rPr>
        <w:fldChar w:fldCharType="end"/>
      </w:r>
      <w:r w:rsidRPr="000D7A4B">
        <w:rPr>
          <w:color w:val="000000" w:themeColor="text1"/>
        </w:rPr>
        <w:t xml:space="preserve">. Only slight benefits were observed for osteoporosis in the trochanter region (MS) </w:t>
      </w:r>
      <w:r w:rsidRPr="000D7A4B">
        <w:rPr>
          <w:color w:val="000000" w:themeColor="text1"/>
        </w:rPr>
        <w:fldChar w:fldCharType="begin">
          <w:fldData xml:space="preserve">PEVuZE5vdGU+PENpdGU+PEF1dGhvcj5PbGl2ZWlyYTwvQXV0aG9yPjxZZWFyPjIwMTY8L1llYXI+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GVkaXRpb24+MjAxNi8wNS8wNjwvZWRpdGlvbj48ZGF0ZXM+PHllYXI+MjAxNjwveWVhcj48
cHViLWRhdGVzPjxkYXRlPk1heSA0PC9kYXRlPjwvcHViLWRhdGVzPjwvZGF0ZXM+PGlzYm4+MTQz
My0yOTY1IChFbGVjdHJvbmljKSYjeEQ7MDkzNy05NDFYIChMaW5raW5nKTwvaXNibj48YWNjZXNz
aW9uLW51bT4yNzE0NTk0NzwvYWNjZXNzaW9uLW51bT48dXJscz48cmVsYXRlZC11cmxzPjx1cmw+
aHR0cDovL3d3dy5uY2JpLm5sbS5uaWguZ292L3B1Ym1lZC8yNzE0NTk0NzwvdXJsPjwvcmVsYXRl
ZC11cmxzPjwvdXJscz48ZWxlY3Ryb25pYy1yZXNvdXJjZS1udW0+MTAuMTAwNy9zMDAxOTgtMDE2
LTM2MTgtMzwvZWxlY3Ryb25pYy1yZXNvdXJjZS1udW0+PGxhbmd1YWdlPkVuZzwvbGFuZ3VhZ2U+
PC9yZWNvcmQ+PC9DaXRlPjwvRW5kTm90ZT5=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PbGl2ZWlyYTwvQXV0aG9yPjxZZWFyPjIwMTY8L1llYXI+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cGVyaW9kaWNhbD48YWx0LX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YWx0LXBlcmlvZGlj
YWw+PGVkaXRpb24+MjAxNi8wNS8wNjwvZWRpdGlvbj48ZGF0ZXM+PHllYXI+MjAxNjwveWVhcj48
cHViLWRhdGVzPjxkYXRlPk1heSA0PC9kYXRlPjwvcHViLWRhdGVzPjwvZGF0ZXM+PGlzYm4+MTQz
My0yOTY1IChFbGVjdHJvbmljKSYjeEQ7MDkzNy05NDFYIChMaW5raW5nKTwvaXNibj48YWNjZXNz
aW9uLW51bT4yNzE0NTk0NzwvYWNjZXNzaW9uLW51bT48dXJscz48cmVsYXRlZC11cmxzPjx1cmw+
aHR0cDovL3d3dy5uY2JpLm5sbS5uaWguZ292L3B1Ym1lZC8yNzE0NTk0NzwvdXJsPjwvcmVsYXRl
ZC11cmxzPjwvdXJscz48ZWxlY3Ryb25pYy1yZXNvdXJjZS1udW0+MTAuMTAwNy9zMDAxOTgtMDE2
LTM2MTgtMzwvZWxlY3Ryb25pYy1yZXNvdXJjZS1udW0+PGxhbmd1YWdlPkVuZzwvbGFuZ3VhZ2U+
PC9yZWNvcmQ+PC9DaXRlPjwvRW5kTm90ZT5=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42]</w:t>
      </w:r>
      <w:r w:rsidRPr="000D7A4B">
        <w:rPr>
          <w:color w:val="000000" w:themeColor="text1"/>
        </w:rPr>
        <w:fldChar w:fldCharType="end"/>
      </w:r>
      <w:r w:rsidRPr="000D7A4B">
        <w:rPr>
          <w:color w:val="000000" w:themeColor="text1"/>
        </w:rPr>
        <w:t xml:space="preserve">. Only small effects on bone architecture were found in older adults (MS) </w:t>
      </w:r>
      <w:r w:rsidRPr="000D7A4B">
        <w:rPr>
          <w:color w:val="000000" w:themeColor="text1"/>
        </w:rPr>
        <w:fldChar w:fldCharType="begin"/>
      </w:r>
      <w:r w:rsidR="00F3016A" w:rsidRPr="000D7A4B">
        <w:rPr>
          <w:color w:val="000000" w:themeColor="text1"/>
        </w:rPr>
        <w:instrText xml:space="preserve"> ADDIN EN.CITE &lt;EndNote&gt;&lt;Cite&gt;&lt;Author&gt;Mikhael&lt;/Author&gt;&lt;Year&gt;2010&lt;/Year&gt;&lt;RecNum&gt;38&lt;/RecNum&gt;&lt;DisplayText&gt;[12]&lt;/DisplayText&gt;&lt;record&gt;&lt;rec-number&gt;38&lt;/rec-number&gt;&lt;foreign-keys&gt;&lt;key app="EN" db-id="wxte5d0ed9wfvmert5r5svaeaf22t2rdfszf" timestamp="1463471897"&gt;38&lt;/key&gt;&lt;/foreign-keys&gt;&lt;ref-type name="Journal Article"&gt;17&lt;/ref-type&gt;&lt;contributors&gt;&lt;authors&gt;&lt;author&gt;Mikhael, M.&lt;/author&gt;&lt;author&gt;Orr, R.&lt;/author&gt;&lt;author&gt;Fiatarone Singh, M. A.&lt;/author&gt;&lt;/authors&gt;&lt;/contributors&gt;&lt;auth-address&gt;Faculty of Health Sciences, The University of Sydney, Sydney, Australia.&lt;/auth-address&gt;&lt;titles&gt;&lt;title&gt;The effect of whole body vibration exposure on muscle or bone morphology and function in older adults: a systematic review of the literature&lt;/title&gt;&lt;secondary-title&gt;Maturitas&lt;/secondary-title&gt;&lt;alt-title&gt;Maturitas&lt;/alt-title&gt;&lt;/titles&gt;&lt;periodical&gt;&lt;full-title&gt;Maturitas&lt;/full-title&gt;&lt;abbr-1&gt;Maturitas&lt;/abbr-1&gt;&lt;/periodical&gt;&lt;alt-periodical&gt;&lt;full-title&gt;Maturitas&lt;/full-title&gt;&lt;abbr-1&gt;Maturitas&lt;/abbr-1&gt;&lt;/alt-periodical&gt;&lt;pages&gt;150-7&lt;/pages&gt;&lt;volume&gt;66&lt;/volume&gt;&lt;number&gt;2&lt;/number&gt;&lt;edition&gt;2010/02/23&lt;/edition&gt;&lt;keywords&gt;&lt;keyword&gt;Aged&lt;/keyword&gt;&lt;keyword&gt;Bone and Bones/*physiology&lt;/keyword&gt;&lt;keyword&gt;Humans&lt;/keyword&gt;&lt;keyword&gt;Muscles/*physiology&lt;/keyword&gt;&lt;keyword&gt;*Vibration&lt;/keyword&gt;&lt;/keywords&gt;&lt;dates&gt;&lt;year&gt;2010&lt;/year&gt;&lt;pub-dates&gt;&lt;date&gt;Jun&lt;/date&gt;&lt;/pub-dates&gt;&lt;/dates&gt;&lt;isbn&gt;1873-4111 (Electronic)&amp;#xD;0378-5122 (Linking)&lt;/isbn&gt;&lt;accession-num&gt;20171817&lt;/accession-num&gt;&lt;work-type&gt;Review&lt;/work-type&gt;&lt;urls&gt;&lt;related-urls&gt;&lt;url&gt;http://www.ncbi.nlm.nih.gov/pubmed/20171817&lt;/url&gt;&lt;/related-urls&gt;&lt;/urls&gt;&lt;electronic-resource-num&gt;10.1016/j.maturitas.2010.01.013&lt;/electronic-resource-num&gt;&lt;language&gt;eng&lt;/language&gt;&lt;/record&gt;&lt;/Cite&gt;&lt;/EndNote&gt;</w:instrText>
      </w:r>
      <w:r w:rsidRPr="000D7A4B">
        <w:rPr>
          <w:color w:val="000000" w:themeColor="text1"/>
        </w:rPr>
        <w:fldChar w:fldCharType="separate"/>
      </w:r>
      <w:r w:rsidR="00F3016A" w:rsidRPr="000D7A4B">
        <w:rPr>
          <w:noProof/>
          <w:color w:val="000000" w:themeColor="text1"/>
        </w:rPr>
        <w:t>[12]</w:t>
      </w:r>
      <w:r w:rsidRPr="000D7A4B">
        <w:rPr>
          <w:color w:val="000000" w:themeColor="text1"/>
        </w:rPr>
        <w:fldChar w:fldCharType="end"/>
      </w:r>
      <w:r w:rsidRPr="000D7A4B">
        <w:rPr>
          <w:color w:val="000000" w:themeColor="text1"/>
        </w:rPr>
        <w:t xml:space="preserve">. Mineral density in the hip area improved only slightly in postmenopausal women, children and adolescents, but not in young adults (MS) </w:t>
      </w:r>
      <w:r w:rsidRPr="000D7A4B">
        <w:rPr>
          <w:color w:val="000000" w:themeColor="text1"/>
        </w:rPr>
        <w:fldChar w:fldCharType="begin">
          <w:fldData xml:space="preserve">PEVuZE5vdGU+PENpdGU+PEF1dGhvcj5TbGF0a292c2thPC9BdXRob3I+PFllYXI+MjAxMDwvWWVh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5NjktODA8L3BhZ2VzPjx2b2x1bWU+MjE8L3ZvbHVtZT48bnVtYmVyPjEyPC9udW1iZXI+PGVk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TbGF0a292c2thPC9BdXRob3I+PFllYXI+MjAxMDwvWWVh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E5NjktODA8L3BhZ2VzPjx2b2x1bWU+MjE8L3ZvbHVtZT48bnVtYmVyPjEyPC9udW1iZXI+PGVk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43]</w:t>
      </w:r>
      <w:r w:rsidRPr="000D7A4B">
        <w:rPr>
          <w:color w:val="000000" w:themeColor="text1"/>
        </w:rPr>
        <w:fldChar w:fldCharType="end"/>
      </w:r>
      <w:r w:rsidRPr="000D7A4B">
        <w:rPr>
          <w:color w:val="000000" w:themeColor="text1"/>
        </w:rPr>
        <w:t xml:space="preserve">. </w:t>
      </w:r>
    </w:p>
    <w:p w14:paraId="68521769" w14:textId="017BD3BF" w:rsidR="00F94BAD" w:rsidRPr="000D7A4B" w:rsidRDefault="00F94BAD" w:rsidP="00B2386D">
      <w:pPr>
        <w:spacing w:line="480" w:lineRule="auto"/>
        <w:rPr>
          <w:color w:val="000000" w:themeColor="text1"/>
        </w:rPr>
      </w:pPr>
      <w:r w:rsidRPr="000D7A4B">
        <w:rPr>
          <w:i/>
          <w:color w:val="000000" w:themeColor="text1"/>
        </w:rPr>
        <w:lastRenderedPageBreak/>
        <w:t>Controversial</w:t>
      </w:r>
      <w:r w:rsidR="00C10F70" w:rsidRPr="000D7A4B">
        <w:rPr>
          <w:i/>
          <w:color w:val="000000" w:themeColor="text1"/>
        </w:rPr>
        <w:t>,</w:t>
      </w:r>
      <w:r w:rsidRPr="000D7A4B">
        <w:rPr>
          <w:i/>
          <w:color w:val="000000" w:themeColor="text1"/>
        </w:rPr>
        <w:t xml:space="preserve"> small </w:t>
      </w:r>
      <w:r w:rsidR="00C10F70" w:rsidRPr="000D7A4B">
        <w:rPr>
          <w:i/>
          <w:color w:val="000000" w:themeColor="text1"/>
        </w:rPr>
        <w:t xml:space="preserve">or lacking </w:t>
      </w:r>
      <w:r w:rsidRPr="000D7A4B">
        <w:rPr>
          <w:i/>
          <w:color w:val="000000" w:themeColor="text1"/>
        </w:rPr>
        <w:t xml:space="preserve">effects: </w:t>
      </w:r>
      <w:r w:rsidRPr="000D7A4B">
        <w:rPr>
          <w:color w:val="000000" w:themeColor="text1"/>
        </w:rPr>
        <w:t xml:space="preserve">Increases of cortical but not trabecular bone were observed, but only during the first nine weeks </w:t>
      </w:r>
      <w:r w:rsidRPr="000D7A4B">
        <w:rPr>
          <w:color w:val="000000" w:themeColor="text1"/>
        </w:rPr>
        <w:fldChar w:fldCharType="begin"/>
      </w:r>
      <w:r w:rsidR="00C84B87" w:rsidRPr="000D7A4B">
        <w:rPr>
          <w:color w:val="000000" w:themeColor="text1"/>
        </w:rPr>
        <w:instrText xml:space="preserve"> ADDIN EN.CITE &lt;EndNote&gt;&lt;Cite&gt;&lt;Author&gt;Gnyubkin&lt;/Author&gt;&lt;Year&gt;2016&lt;/Year&gt;&lt;RecNum&gt;173&lt;/RecNum&gt;&lt;DisplayText&gt;[44]&lt;/DisplayText&gt;&lt;record&gt;&lt;rec-number&gt;173&lt;/rec-number&gt;&lt;foreign-keys&gt;&lt;key app="EN" db-id="wxte5d0ed9wfvmert5r5svaeaf22t2rdfszf" timestamp="1463488653"&gt;173&lt;/key&gt;&lt;key app="ENWeb" db-id=""&gt;0&lt;/key&gt;&lt;/foreign-keys&gt;&lt;ref-type name="Journal Article"&gt;17&lt;/ref-type&gt;&lt;contributors&gt;&lt;authors&gt;&lt;author&gt;Gnyubkin, V.&lt;/author&gt;&lt;author&gt;Guignandon, A.&lt;/author&gt;&lt;author&gt;Laroche, N.&lt;/author&gt;&lt;author&gt;Vanden-Bossche, A.&lt;/author&gt;&lt;author&gt;Malaval, L.&lt;/author&gt;&lt;author&gt;Vico, L.&lt;/author&gt;&lt;/authors&gt;&lt;/contributors&gt;&lt;auth-address&gt;INSERM U1059, 42023 Saint-Etienne, France; Universite de Lyon, 42023 Saint-Etienne, France.&amp;#xD;INSERM U1059, 42023 Saint-Etienne, France; Universite de Lyon, 42023 Saint-Etienne, France. Electronic address: vico@univ-st-etienne.fr.&lt;/auth-address&gt;&lt;titles&gt;&lt;title&gt;High-acceleration whole body vibration stimulates cortical bone accrual and increases bone mineral content in growing mice&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edition&gt;2016/05/15&lt;/edition&gt;&lt;dates&gt;&lt;year&gt;2016&lt;/year&gt;&lt;pub-dates&gt;&lt;date&gt;May 3&lt;/date&gt;&lt;/pub-dates&gt;&lt;/dates&gt;&lt;isbn&gt;1873-2380 (Electronic)&amp;#xD;0021-9290 (Linking)&lt;/isbn&gt;&lt;accession-num&gt;27178020&lt;/accession-num&gt;&lt;urls&gt;&lt;related-urls&gt;&lt;url&gt;http://www.ncbi.nlm.nih.gov/pubmed/27178020&lt;/url&gt;&lt;/related-urls&gt;&lt;/urls&gt;&lt;electronic-resource-num&gt;10.1016/j.jbiomech.2016.04.031&lt;/electronic-resource-num&gt;&lt;language&gt;Eng&lt;/language&gt;&lt;/record&gt;&lt;/Cite&gt;&lt;/EndNote&gt;</w:instrText>
      </w:r>
      <w:r w:rsidRPr="000D7A4B">
        <w:rPr>
          <w:color w:val="000000" w:themeColor="text1"/>
        </w:rPr>
        <w:fldChar w:fldCharType="separate"/>
      </w:r>
      <w:r w:rsidR="00C84B87" w:rsidRPr="000D7A4B">
        <w:rPr>
          <w:noProof/>
          <w:color w:val="000000" w:themeColor="text1"/>
        </w:rPr>
        <w:t>[44]</w:t>
      </w:r>
      <w:r w:rsidRPr="000D7A4B">
        <w:rPr>
          <w:color w:val="000000" w:themeColor="text1"/>
        </w:rPr>
        <w:fldChar w:fldCharType="end"/>
      </w:r>
      <w:r w:rsidRPr="000D7A4B">
        <w:rPr>
          <w:color w:val="000000" w:themeColor="text1"/>
        </w:rPr>
        <w:t xml:space="preserve">. Controversial influences on trabecular and compact bone in healthy and osteotomized mouse femora were published, depending on the frequency; but even ‘disruption of fracture healing’ was expected </w:t>
      </w:r>
      <w:r w:rsidRPr="000D7A4B">
        <w:rPr>
          <w:color w:val="000000" w:themeColor="text1"/>
        </w:rPr>
        <w:fldChar w:fldCharType="begin"/>
      </w:r>
      <w:r w:rsidR="00C84B87" w:rsidRPr="000D7A4B">
        <w:rPr>
          <w:color w:val="000000" w:themeColor="text1"/>
        </w:rPr>
        <w:instrText xml:space="preserve"> ADDIN EN.CITE &lt;EndNote&gt;&lt;Cite&gt;&lt;Author&gt;Wehrle&lt;/Author&gt;&lt;Year&gt;2014&lt;/Year&gt;&lt;RecNum&gt;447&lt;/RecNum&gt;&lt;DisplayText&gt;[45]&lt;/DisplayText&gt;&lt;record&gt;&lt;rec-number&gt;447&lt;/rec-number&gt;&lt;foreign-keys&gt;&lt;key app="EN" db-id="wxte5d0ed9wfvmert5r5svaeaf22t2rdfszf" timestamp="1464331693"&gt;447&lt;/key&gt;&lt;/foreign-keys&gt;&lt;ref-type name="Journal Article"&gt;17&lt;/ref-type&gt;&lt;contributors&gt;&lt;authors&gt;&lt;author&gt;Wehrle, E.&lt;/author&gt;&lt;author&gt;Wehner, T.&lt;/author&gt;&lt;author&gt;Heilmann, A.&lt;/author&gt;&lt;author&gt;Bindl, R.&lt;/author&gt;&lt;author&gt;Claes, L.&lt;/author&gt;&lt;author&gt;Jakob, F.&lt;/author&gt;&lt;author&gt;Amling, M.&lt;/author&gt;&lt;author&gt;Ignatius, A.&lt;/author&gt;&lt;/authors&gt;&lt;/contributors&gt;&lt;auth-address&gt;Institute of Orthopaedic Research and Biomechanics, Centre of Musculoskeletal Research, University of Ulm, Helmholtzstr.14, 89081 Ulm, Germany.&lt;/auth-address&gt;&lt;titles&gt;&lt;title&gt;Distinct frequency dependent effects of whole-body vibration on non-fractured bone and fracture healing in mice&lt;/title&gt;&lt;secondary-title&gt;Journal of Orthopaedic Research&lt;/secondary-title&gt;&lt;alt-title&gt;Journal of orthopaedic research : official publication of the Orthopaedic Research Society&lt;/alt-title&gt;&lt;/titles&gt;&lt;periodical&gt;&lt;full-title&gt;Journal of Orthopaedic Research&lt;/full-title&gt;&lt;abbr-1&gt;J Orthop Res&lt;/abbr-1&gt;&lt;/periodical&gt;&lt;pages&gt;1006-13&lt;/pages&gt;&lt;volume&gt;32&lt;/volume&gt;&lt;number&gt;8&lt;/number&gt;&lt;edition&gt;2014/04/15&lt;/edition&gt;&lt;keywords&gt;&lt;keyword&gt;Animals&lt;/keyword&gt;&lt;keyword&gt;Biomechanical Phenomena&lt;/keyword&gt;&lt;keyword&gt;Female&lt;/keyword&gt;&lt;keyword&gt;Fracture Healing/*physiology&lt;/keyword&gt;&lt;keyword&gt;Mice&lt;/keyword&gt;&lt;keyword&gt;Mice, Inbred C57BL&lt;/keyword&gt;&lt;keyword&gt;Osteogenesis&lt;/keyword&gt;&lt;keyword&gt;*Vibration&lt;/keyword&gt;&lt;keyword&gt;X-Ray Microtomography&lt;/keyword&gt;&lt;/keywords&gt;&lt;dates&gt;&lt;year&gt;2014&lt;/year&gt;&lt;pub-dates&gt;&lt;date&gt;Aug&lt;/date&gt;&lt;/pub-dates&gt;&lt;/dates&gt;&lt;isbn&gt;1554-527X (Electronic)&amp;#xD;0736-0266 (Linking)&lt;/isbn&gt;&lt;accession-num&gt;24729351&lt;/accession-num&gt;&lt;work-type&gt;Research Support, Non-U.S. Gov&amp;apos;t&lt;/work-type&gt;&lt;urls&gt;&lt;related-urls&gt;&lt;url&gt;http://www.ncbi.nlm.nih.gov/pubmed/24729351&lt;/url&gt;&lt;/related-urls&gt;&lt;/urls&gt;&lt;electronic-resource-num&gt;10.1002/jor.22629&lt;/electronic-resource-num&gt;&lt;language&gt;eng&lt;/language&gt;&lt;/record&gt;&lt;/Cite&gt;&lt;/EndNote&gt;</w:instrText>
      </w:r>
      <w:r w:rsidRPr="000D7A4B">
        <w:rPr>
          <w:color w:val="000000" w:themeColor="text1"/>
        </w:rPr>
        <w:fldChar w:fldCharType="separate"/>
      </w:r>
      <w:r w:rsidR="00C84B87" w:rsidRPr="000D7A4B">
        <w:rPr>
          <w:noProof/>
          <w:color w:val="000000" w:themeColor="text1"/>
        </w:rPr>
        <w:t>[45]</w:t>
      </w:r>
      <w:r w:rsidRPr="000D7A4B">
        <w:rPr>
          <w:color w:val="000000" w:themeColor="text1"/>
        </w:rPr>
        <w:fldChar w:fldCharType="end"/>
      </w:r>
      <w:r w:rsidRPr="000D7A4B">
        <w:rPr>
          <w:color w:val="000000" w:themeColor="text1"/>
        </w:rPr>
        <w:t xml:space="preserve">. </w:t>
      </w:r>
      <w:r w:rsidR="00C10F70" w:rsidRPr="000D7A4B">
        <w:rPr>
          <w:color w:val="000000" w:themeColor="text1"/>
        </w:rPr>
        <w:t>Application of vibrations in mice with inhibited muscle activities didn’t prevent bone loss</w:t>
      </w:r>
      <w:r w:rsidR="00C84B87" w:rsidRPr="000D7A4B">
        <w:rPr>
          <w:color w:val="000000" w:themeColor="text1"/>
        </w:rPr>
        <w:t xml:space="preserve"> </w:t>
      </w:r>
      <w:r w:rsidR="00C84B87" w:rsidRPr="000D7A4B">
        <w:rPr>
          <w:color w:val="000000" w:themeColor="text1"/>
        </w:rPr>
        <w:fldChar w:fldCharType="begin"/>
      </w:r>
      <w:r w:rsidR="00C84B87" w:rsidRPr="000D7A4B">
        <w:rPr>
          <w:color w:val="000000" w:themeColor="text1"/>
        </w:rPr>
        <w:instrText xml:space="preserve"> ADDIN EN.CITE &lt;EndNote&gt;&lt;Cite&gt;&lt;Author&gt;Manske&lt;/Author&gt;&lt;Year&gt;2012&lt;/Year&gt;&lt;RecNum&gt;778&lt;/RecNum&gt;&lt;DisplayText&gt;[46]&lt;/DisplayText&gt;&lt;record&gt;&lt;rec-number&gt;778&lt;/rec-number&gt;&lt;foreign-keys&gt;&lt;key app="EN" db-id="wxte5d0ed9wfvmert5r5svaeaf22t2rdfszf" timestamp="1535357170"&gt;778&lt;/key&gt;&lt;/foreign-keys&gt;&lt;ref-type name="Journal Article"&gt;17&lt;/ref-type&gt;&lt;contributors&gt;&lt;authors&gt;&lt;author&gt;Manske, Sarah L&lt;/author&gt;&lt;author&gt;Good, Craig A&lt;/author&gt;&lt;author&gt;Zernicke, Ronald F&lt;/author&gt;&lt;author&gt;Boyd, Steven K&lt;/author&gt;&lt;/authors&gt;&lt;/contributors&gt;&lt;titles&gt;&lt;title&gt;High-frequency, low-magnitude vibration does not prevent bone loss resulting from muscle disuse in mice following botulinum toxin injection&lt;/title&gt;&lt;secondary-title&gt;PLoS One&lt;/secondary-title&gt;&lt;/titles&gt;&lt;periodical&gt;&lt;full-title&gt;PLoS One&lt;/full-title&gt;&lt;abbr-1&gt;PloS one&lt;/abbr-1&gt;&lt;/periodical&gt;&lt;pages&gt;e36486&lt;/pages&gt;&lt;volume&gt;7&lt;/volume&gt;&lt;number&gt;5&lt;/number&gt;&lt;dates&gt;&lt;year&gt;2012&lt;/year&gt;&lt;/dates&gt;&lt;isbn&gt;1932-6203&lt;/isbn&gt;&lt;urls&gt;&lt;/urls&gt;&lt;/record&gt;&lt;/Cite&gt;&lt;/EndNote&gt;</w:instrText>
      </w:r>
      <w:r w:rsidR="00C84B87" w:rsidRPr="000D7A4B">
        <w:rPr>
          <w:color w:val="000000" w:themeColor="text1"/>
        </w:rPr>
        <w:fldChar w:fldCharType="separate"/>
      </w:r>
      <w:r w:rsidR="00C84B87" w:rsidRPr="000D7A4B">
        <w:rPr>
          <w:noProof/>
          <w:color w:val="000000" w:themeColor="text1"/>
        </w:rPr>
        <w:t>[46]</w:t>
      </w:r>
      <w:r w:rsidR="00C84B87" w:rsidRPr="000D7A4B">
        <w:rPr>
          <w:color w:val="000000" w:themeColor="text1"/>
        </w:rPr>
        <w:fldChar w:fldCharType="end"/>
      </w:r>
      <w:r w:rsidR="00C10F70" w:rsidRPr="000D7A4B">
        <w:rPr>
          <w:color w:val="000000" w:themeColor="text1"/>
        </w:rPr>
        <w:t>.</w:t>
      </w:r>
    </w:p>
    <w:p w14:paraId="30590BCF" w14:textId="77777777" w:rsidR="00F94BAD" w:rsidRPr="000D7A4B" w:rsidRDefault="00F94BAD" w:rsidP="00B2386D">
      <w:pPr>
        <w:spacing w:line="480" w:lineRule="auto"/>
        <w:rPr>
          <w:color w:val="000000" w:themeColor="text1"/>
        </w:rPr>
      </w:pPr>
    </w:p>
    <w:p w14:paraId="6326D6EB" w14:textId="2B419F3C" w:rsidR="00F94BAD" w:rsidRPr="000D7A4B" w:rsidRDefault="00F94BAD" w:rsidP="00B2386D">
      <w:pPr>
        <w:spacing w:line="480" w:lineRule="auto"/>
        <w:rPr>
          <w:b/>
          <w:color w:val="000000" w:themeColor="text1"/>
          <w:sz w:val="28"/>
          <w:szCs w:val="32"/>
        </w:rPr>
      </w:pPr>
      <w:r w:rsidRPr="000D7A4B">
        <w:rPr>
          <w:b/>
          <w:color w:val="000000" w:themeColor="text1"/>
          <w:sz w:val="28"/>
          <w:szCs w:val="32"/>
        </w:rPr>
        <w:t>Implants</w:t>
      </w:r>
    </w:p>
    <w:p w14:paraId="640FE397" w14:textId="1A13A96C" w:rsidR="00F94BAD" w:rsidRPr="000D7A4B" w:rsidRDefault="00F94BAD" w:rsidP="00B2386D">
      <w:pPr>
        <w:spacing w:line="480" w:lineRule="auto"/>
        <w:rPr>
          <w:color w:val="000000" w:themeColor="text1"/>
        </w:rPr>
      </w:pPr>
      <w:r w:rsidRPr="000D7A4B">
        <w:rPr>
          <w:i/>
          <w:color w:val="000000" w:themeColor="text1"/>
        </w:rPr>
        <w:t xml:space="preserve">Positive effects: </w:t>
      </w:r>
      <w:r w:rsidRPr="000D7A4B">
        <w:rPr>
          <w:color w:val="000000" w:themeColor="text1"/>
        </w:rPr>
        <w:t xml:space="preserve">In patients with knee and hip implants, WBV and resistance training caused comparably strong improvements of muscle strength, muscle activation and mobility. Adverse side effects were not observed, but longer follow-up studies were suggested </w:t>
      </w:r>
      <w:r w:rsidRPr="000D7A4B">
        <w:rPr>
          <w:color w:val="000000" w:themeColor="text1"/>
        </w:rPr>
        <w:fldChar w:fldCharType="begin">
          <w:fldData xml:space="preserve">PEVuZE5vdGU+PENpdGU+PEF1dGhvcj5Kb2huc29uPC9BdXRob3I+PFllYXI+MjAxMDwvWWVhcj48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Kb2huc29uPC9BdXRob3I+PFllYXI+MjAxMDwvWWVhcj48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47]</w:t>
      </w:r>
      <w:r w:rsidRPr="000D7A4B">
        <w:rPr>
          <w:color w:val="000000" w:themeColor="text1"/>
        </w:rPr>
        <w:fldChar w:fldCharType="end"/>
      </w:r>
      <w:r w:rsidRPr="000D7A4B">
        <w:rPr>
          <w:color w:val="000000" w:themeColor="text1"/>
        </w:rPr>
        <w:t xml:space="preserve">. Positive effects were also seen in patients with knee arthroplasty </w:t>
      </w:r>
      <w:r w:rsidRPr="000D7A4B">
        <w:rPr>
          <w:color w:val="000000" w:themeColor="text1"/>
        </w:rPr>
        <w:fldChar w:fldCharType="begin">
          <w:fldData xml:space="preserve">PEVuZE5vdGU+PENpdGU+PEF1dGhvcj5CaWx5PC9BdXRob3I+PFllYXI+MjAxNjwvWWVhcj48UmVj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CaWx5PC9BdXRob3I+PFllYXI+MjAxNjwvWWVhcj48UmVj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48]</w:t>
      </w:r>
      <w:r w:rsidRPr="000D7A4B">
        <w:rPr>
          <w:color w:val="000000" w:themeColor="text1"/>
        </w:rPr>
        <w:fldChar w:fldCharType="end"/>
      </w:r>
      <w:r w:rsidRPr="000D7A4B">
        <w:rPr>
          <w:color w:val="000000" w:themeColor="text1"/>
        </w:rPr>
        <w:t xml:space="preserve">. Enhanced osteogenesis and osseointegration were described at non-cemented interfaces of titanium implants in rats, especially for low accelerations and high frequencies </w:t>
      </w:r>
      <w:r w:rsidRPr="000D7A4B">
        <w:rPr>
          <w:color w:val="000000" w:themeColor="text1"/>
        </w:rPr>
        <w:fldChar w:fldCharType="begin">
          <w:fldData xml:space="preserve">PEVuZE5vdGU+PENpdGU+PEF1dGhvcj5KaW5nPC9BdXRob3I+PFllYXI+MjAxNTwvWWVhcj48UmVj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3MTM0PC9wYWdlcz48dm9sdW1lPjU8L3ZvbHVtZT48ZWRpdGlvbj4yMDE1LzExLzI2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MjgzNS00MjwvcGFnZXM+PHZvbHVtZT4xMDwvdm9sdW1lPjxudW1iZXI+NjwvbnVtYmVyPjxl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MTctMjQ8L3BhZ2VzPjx2b2x1bWU+NzE8L3Zv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==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KaW5nPC9BdXRob3I+PFllYXI+MjAxNTwvWWVhcj48UmVj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3MTM0PC9wYWdlcz48dm9sdW1lPjU8L3ZvbHVtZT48ZWRpdGlvbj4yMDE1LzExLzI2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MjgzNS00MjwvcGFnZXM+PHZvbHVtZT4xMDwvdm9sdW1lPjxudW1iZXI+NjwvbnVtYmVyPjxl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MTctMjQ8L3BhZ2VzPjx2b2x1bWU+NzE8L3Zv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==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49-54]</w:t>
      </w:r>
      <w:r w:rsidRPr="000D7A4B">
        <w:rPr>
          <w:color w:val="000000" w:themeColor="text1"/>
        </w:rPr>
        <w:fldChar w:fldCharType="end"/>
      </w:r>
      <w:r w:rsidRPr="000D7A4B">
        <w:rPr>
          <w:color w:val="000000" w:themeColor="text1"/>
        </w:rPr>
        <w:t>. Osteogenesis was enhanced in vitro in rabbit</w:t>
      </w:r>
      <w:r w:rsidR="00C6735C" w:rsidRPr="000D7A4B">
        <w:rPr>
          <w:color w:val="000000" w:themeColor="text1"/>
        </w:rPr>
        <w:t>s</w:t>
      </w:r>
      <w:r w:rsidRPr="000D7A4B">
        <w:rPr>
          <w:color w:val="000000" w:themeColor="text1"/>
        </w:rPr>
        <w:t xml:space="preserve"> </w:t>
      </w:r>
      <w:r w:rsidRPr="000D7A4B">
        <w:rPr>
          <w:color w:val="000000" w:themeColor="text1"/>
        </w:rPr>
        <w:fldChar w:fldCharType="begin"/>
      </w:r>
      <w:r w:rsidR="00C84B87" w:rsidRPr="000D7A4B">
        <w:rPr>
          <w:color w:val="000000" w:themeColor="text1"/>
        </w:rPr>
        <w:instrText xml:space="preserve"> ADDIN EN.CITE &lt;EndNote&gt;&lt;Cite&gt;&lt;Author&gt;Jing&lt;/Author&gt;&lt;Year&gt;2015&lt;/Year&gt;&lt;RecNum&gt;429&lt;/RecNum&gt;&lt;DisplayText&gt;[49]&lt;/DisplayText&gt;&lt;record&gt;&lt;rec-number&gt;429&lt;/rec-number&gt;&lt;foreign-keys&gt;&lt;key app="EN" db-id="wxte5d0ed9wfvmert5r5svaeaf22t2rdfszf" timestamp="1463991953"&gt;429&lt;/key&gt;&lt;/foreign-keys&gt;&lt;ref-type name="Journal Article"&gt;17&lt;/ref-type&gt;&lt;contributors&gt;&lt;authors&gt;&lt;author&gt;Jing, D.&lt;/author&gt;&lt;author&gt;Tong, S.&lt;/author&gt;&lt;author&gt;Zhai, M.&lt;/author&gt;&lt;author&gt;Li, X.&lt;/author&gt;&lt;author&gt;Cai, J.&lt;/author&gt;&lt;author&gt;Wu, Y.&lt;/author&gt;&lt;author&gt;Shen, G.&lt;/author&gt;&lt;author&gt;Zhang, X.&lt;/author&gt;&lt;author&gt;Xu, Q.&lt;/author&gt;&lt;author&gt;Guo, Z.&lt;/author&gt;&lt;author&gt;Luo, E.&lt;/author&gt;&lt;/authors&gt;&lt;/contributors&gt;&lt;auth-address&gt;Department of Biomedical Engineering, Fourth Military Medical University, Xi&amp;apos;an, China.&amp;#xD;Institute of Orthopaedics, Xijing hospital, Fourth Military Medical University, Xi&amp;apos;an, China.&amp;#xD;Department of Endocrinology, Xijing hospital, Fourth Military Medical University, Xi&amp;apos;an, China.&amp;#xD;Department of Nursing, Fourth Military Medical University, Xi&amp;apos;an, China.&lt;/auth-address&gt;&lt;titles&gt;&lt;title&gt;Effect of low-level mechanical vibration on osteogenesis and osseointegration of porous titanium implants in the repair of long bone defect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7134&lt;/pages&gt;&lt;volume&gt;5&lt;/volume&gt;&lt;edition&gt;2015/11/26&lt;/edition&gt;&lt;dates&gt;&lt;year&gt;2015&lt;/year&gt;&lt;/dates&gt;&lt;isbn&gt;2045-2322 (Electronic)&amp;#xD;2045-2322 (Linking)&lt;/isbn&gt;&lt;accession-num&gt;26601709&lt;/accession-num&gt;&lt;work-type&gt;Research Support, Non-U.S. Gov&amp;apos;t&lt;/work-type&gt;&lt;urls&gt;&lt;related-urls&gt;&lt;url&gt;http://www.ncbi.nlm.nih.gov/pubmed/26601709&lt;/url&gt;&lt;/related-urls&gt;&lt;/urls&gt;&lt;custom2&gt;4658533&lt;/custom2&gt;&lt;electronic-resource-num&gt;10.1038/srep17134&lt;/electronic-resource-num&gt;&lt;language&gt;eng&lt;/language&gt;&lt;/record&gt;&lt;/Cite&gt;&lt;/EndNote&gt;</w:instrText>
      </w:r>
      <w:r w:rsidRPr="000D7A4B">
        <w:rPr>
          <w:color w:val="000000" w:themeColor="text1"/>
        </w:rPr>
        <w:fldChar w:fldCharType="separate"/>
      </w:r>
      <w:r w:rsidR="00C84B87" w:rsidRPr="000D7A4B">
        <w:rPr>
          <w:noProof/>
          <w:color w:val="000000" w:themeColor="text1"/>
        </w:rPr>
        <w:t>[49]</w:t>
      </w:r>
      <w:r w:rsidRPr="000D7A4B">
        <w:rPr>
          <w:color w:val="000000" w:themeColor="text1"/>
        </w:rPr>
        <w:fldChar w:fldCharType="end"/>
      </w:r>
      <w:r w:rsidRPr="000D7A4B">
        <w:rPr>
          <w:color w:val="000000" w:themeColor="text1"/>
        </w:rPr>
        <w:t xml:space="preserve">. </w:t>
      </w:r>
    </w:p>
    <w:p w14:paraId="509AF91D" w14:textId="310389EC" w:rsidR="00F94BAD" w:rsidRPr="000D7A4B" w:rsidRDefault="00F94BAD" w:rsidP="00B2386D">
      <w:pPr>
        <w:spacing w:line="480" w:lineRule="auto"/>
        <w:rPr>
          <w:color w:val="000000" w:themeColor="text1"/>
        </w:rPr>
      </w:pPr>
      <w:r w:rsidRPr="000D7A4B">
        <w:rPr>
          <w:i/>
          <w:color w:val="000000" w:themeColor="text1"/>
        </w:rPr>
        <w:t>Negative effects</w:t>
      </w:r>
      <w:r w:rsidRPr="000D7A4B">
        <w:rPr>
          <w:color w:val="000000" w:themeColor="text1"/>
        </w:rPr>
        <w:t xml:space="preserve">: In an analytical study, the number of bone cement cracks at the interface to bone increased with the number of loading cycles </w:t>
      </w:r>
      <w:r w:rsidRPr="000D7A4B">
        <w:rPr>
          <w:color w:val="000000" w:themeColor="text1"/>
        </w:rPr>
        <w:fldChar w:fldCharType="begin">
          <w:fldData xml:space="preserve">PEVuZE5vdGU+PENpdGU+PEF1dGhvcj5XYWFuZGVyczwvQXV0aG9yPjxZZWFyPjIwMTE8L1llYXI+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XYWFuZGVyczwvQXV0aG9yPjxZZWFyPjIwMTE8L1llYXI+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55]</w:t>
      </w:r>
      <w:r w:rsidRPr="000D7A4B">
        <w:rPr>
          <w:color w:val="000000" w:themeColor="text1"/>
        </w:rPr>
        <w:fldChar w:fldCharType="end"/>
      </w:r>
      <w:r w:rsidRPr="000D7A4B">
        <w:rPr>
          <w:color w:val="000000" w:themeColor="text1"/>
        </w:rPr>
        <w:t xml:space="preserve">. Another analytical investigation showed that even medium-high cyclic loads increased the number of cement cracks and the stresses at the interface to bone </w:t>
      </w:r>
      <w:r w:rsidRPr="000D7A4B">
        <w:rPr>
          <w:color w:val="000000" w:themeColor="text1"/>
        </w:rPr>
        <w:fldChar w:fldCharType="begin">
          <w:fldData xml:space="preserve">PEVuZE5vdGU+PENpdGU+PEF1dGhvcj5XYWFuZGVyczwvQXV0aG9yPjxZZWFyPjIwMTA8L1llYXI+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XYWFuZGVyczwvQXV0aG9yPjxZZWFyPjIwMTA8L1llYXI+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56]</w:t>
      </w:r>
      <w:r w:rsidRPr="000D7A4B">
        <w:rPr>
          <w:color w:val="000000" w:themeColor="text1"/>
        </w:rPr>
        <w:fldChar w:fldCharType="end"/>
      </w:r>
      <w:r w:rsidRPr="000D7A4B">
        <w:rPr>
          <w:color w:val="000000" w:themeColor="text1"/>
        </w:rPr>
        <w:t>. It must be kept in mind that daily WBV (5 minutes, 50</w:t>
      </w:r>
      <w:r w:rsidR="00F439B4" w:rsidRPr="000D7A4B">
        <w:rPr>
          <w:color w:val="000000" w:themeColor="text1"/>
        </w:rPr>
        <w:t xml:space="preserve"> </w:t>
      </w:r>
      <w:r w:rsidRPr="000D7A4B">
        <w:rPr>
          <w:color w:val="000000" w:themeColor="text1"/>
        </w:rPr>
        <w:t>Hz) would load knee and hip implants 4.6</w:t>
      </w:r>
      <w:r w:rsidR="00F439B4" w:rsidRPr="000D7A4B">
        <w:rPr>
          <w:color w:val="000000" w:themeColor="text1"/>
        </w:rPr>
        <w:t xml:space="preserve"> </w:t>
      </w:r>
      <w:r w:rsidRPr="000D7A4B">
        <w:rPr>
          <w:color w:val="000000" w:themeColor="text1"/>
        </w:rPr>
        <w:t xml:space="preserve">times more often than normal walking </w:t>
      </w:r>
      <w:r w:rsidRPr="000D7A4B">
        <w:rPr>
          <w:color w:val="000000" w:themeColor="text1"/>
        </w:rPr>
        <w:fldChar w:fldCharType="begin">
          <w:fldData xml:space="preserve">PEVuZE5vdGU+PENpdGU+PEF1dGhvcj5Nb3Jsb2NrPC9BdXRob3I+PFllYXI+MjAwMTwvWWVhcj48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ODczLTgxPC9wYWdlcz48dm9sdW1lPjM0PC92b2x1bWU+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Nb3Jsb2NrPC9BdXRob3I+PFllYXI+MjAwMTwvWWVhcj48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57]</w:t>
      </w:r>
      <w:r w:rsidRPr="000D7A4B">
        <w:rPr>
          <w:color w:val="000000" w:themeColor="text1"/>
        </w:rPr>
        <w:fldChar w:fldCharType="end"/>
      </w:r>
      <w:r w:rsidRPr="000D7A4B">
        <w:rPr>
          <w:color w:val="000000" w:themeColor="text1"/>
        </w:rPr>
        <w:t xml:space="preserve">. An overview </w:t>
      </w:r>
      <w:r w:rsidR="001C26B3" w:rsidRPr="000D7A4B">
        <w:rPr>
          <w:color w:val="000000" w:themeColor="text1"/>
        </w:rPr>
        <w:t xml:space="preserve">of </w:t>
      </w:r>
      <w:r w:rsidRPr="000D7A4B">
        <w:rPr>
          <w:color w:val="000000" w:themeColor="text1"/>
        </w:rPr>
        <w:t xml:space="preserve">various studies reported that micro cracks in cement are initiated by voids, caused by the cement mixing technique, </w:t>
      </w:r>
      <w:r w:rsidR="001C26B3" w:rsidRPr="000D7A4B">
        <w:rPr>
          <w:color w:val="000000" w:themeColor="text1"/>
        </w:rPr>
        <w:t xml:space="preserve">and </w:t>
      </w:r>
      <w:r w:rsidRPr="000D7A4B">
        <w:rPr>
          <w:color w:val="000000" w:themeColor="text1"/>
        </w:rPr>
        <w:t xml:space="preserve">also by roentgen opaque barium sulphate particles </w:t>
      </w:r>
      <w:r w:rsidRPr="000D7A4B">
        <w:rPr>
          <w:color w:val="000000" w:themeColor="text1"/>
        </w:rPr>
        <w:fldChar w:fldCharType="begin"/>
      </w:r>
      <w:r w:rsidR="00C84B87" w:rsidRPr="000D7A4B">
        <w:rPr>
          <w:color w:val="000000" w:themeColor="text1"/>
        </w:rPr>
        <w:instrText xml:space="preserve"> ADDIN EN.CITE &lt;EndNote&gt;&lt;Cite&gt;&lt;Author&gt;Shearwood-Porter&lt;/Author&gt;&lt;Year&gt;2012&lt;/Year&gt;&lt;RecNum&gt;644&lt;/RecNum&gt;&lt;DisplayText&gt;[58]&lt;/DisplayText&gt;&lt;record&gt;&lt;rec-number&gt;644&lt;/rec-number&gt;&lt;foreign-keys&gt;&lt;key app="EN" db-id="wxte5d0ed9wfvmert5r5svaeaf22t2rdfszf" timestamp="1465822276"&gt;644&lt;/key&gt;&lt;/foreign-keys&gt;&lt;ref-type name="Journal Article"&gt;17&lt;/ref-type&gt;&lt;contributors&gt;&lt;authors&gt;&lt;author&gt;Shearwood-Porter, N.&lt;/author&gt;&lt;author&gt;Browne, M.&lt;/author&gt;&lt;author&gt;Sinclair, I.&lt;/author&gt;&lt;/authors&gt;&lt;/contributors&gt;&lt;auth-address&gt;Bioengineering Science Research Group, Faculty of Engineering and the Environment, University of Southampton, Southampton SO17 1BJ, UK. n.shearwoodporter@soton.ac.uk&lt;/auth-address&gt;&lt;titles&gt;&lt;title&gt;Micromechanical characterisation of failure in acrylic bone cement: the effect of barium sulphate agglomerates&lt;/title&gt;&lt;secondary-title&gt;J Mech Behav Biomed Mater&lt;/secondary-title&gt;&lt;alt-title&gt;Journal of the mechanical behavior of biomedical materials&lt;/alt-title&gt;&lt;/titles&gt;&lt;periodical&gt;&lt;full-title&gt;J Mech Behav Biomed Mater&lt;/full-title&gt;&lt;abbr-1&gt;Journal of the mechanical behavior of biomedical materials&lt;/abbr-1&gt;&lt;/periodical&gt;&lt;alt-periodical&gt;&lt;full-title&gt;J Mech Behav Biomed Mater&lt;/full-title&gt;&lt;abbr-1&gt;Journal of the mechanical behavior of biomedical materials&lt;/abbr-1&gt;&lt;/alt-periodical&gt;&lt;pages&gt;85-92&lt;/pages&gt;&lt;volume&gt;13&lt;/volume&gt;&lt;edition&gt;2012/07/31&lt;/edition&gt;&lt;keywords&gt;&lt;keyword&gt;Barium Sulfate/*chemistry&lt;/keyword&gt;&lt;keyword&gt;Contrast Media/*chemistry&lt;/keyword&gt;&lt;keyword&gt;*Materials Testing&lt;/keyword&gt;&lt;keyword&gt;*Mechanical Processes&lt;/keyword&gt;&lt;keyword&gt;Polymethyl Methacrylate/*chemistry&lt;/keyword&gt;&lt;keyword&gt;*Prosthesis Failure&lt;/keyword&gt;&lt;keyword&gt;X-Ray Microtomography&lt;/keyword&gt;&lt;/keywords&gt;&lt;dates&gt;&lt;year&gt;2012&lt;/year&gt;&lt;pub-dates&gt;&lt;date&gt;Sep&lt;/date&gt;&lt;/pub-dates&gt;&lt;/dates&gt;&lt;isbn&gt;1878-0180 (Electronic)&amp;#xD;1878-0180 (Linking)&lt;/isbn&gt;&lt;accession-num&gt;22842279&lt;/accession-num&gt;&lt;urls&gt;&lt;related-urls&gt;&lt;url&gt;http://www.ncbi.nlm.nih.gov/pubmed/22842279&lt;/url&gt;&lt;/related-urls&gt;&lt;/urls&gt;&lt;electronic-resource-num&gt;10.1016/j.jmbbm.2012.04.012&lt;/electronic-resource-num&gt;&lt;language&gt;eng&lt;/language&gt;&lt;/record&gt;&lt;/Cite&gt;&lt;/EndNote&gt;</w:instrText>
      </w:r>
      <w:r w:rsidRPr="000D7A4B">
        <w:rPr>
          <w:color w:val="000000" w:themeColor="text1"/>
        </w:rPr>
        <w:fldChar w:fldCharType="separate"/>
      </w:r>
      <w:r w:rsidR="00C84B87" w:rsidRPr="000D7A4B">
        <w:rPr>
          <w:noProof/>
          <w:color w:val="000000" w:themeColor="text1"/>
        </w:rPr>
        <w:t>[58]</w:t>
      </w:r>
      <w:r w:rsidRPr="000D7A4B">
        <w:rPr>
          <w:color w:val="000000" w:themeColor="text1"/>
        </w:rPr>
        <w:fldChar w:fldCharType="end"/>
      </w:r>
      <w:r w:rsidRPr="000D7A4B">
        <w:rPr>
          <w:color w:val="000000" w:themeColor="text1"/>
        </w:rPr>
        <w:t>.</w:t>
      </w:r>
    </w:p>
    <w:p w14:paraId="64539E88" w14:textId="77777777" w:rsidR="00F94BAD" w:rsidRPr="000D7A4B" w:rsidRDefault="00F94BAD" w:rsidP="00B2386D">
      <w:pPr>
        <w:spacing w:line="480" w:lineRule="auto"/>
        <w:rPr>
          <w:color w:val="000000" w:themeColor="text1"/>
        </w:rPr>
      </w:pPr>
    </w:p>
    <w:p w14:paraId="76F5AECE" w14:textId="77777777" w:rsidR="00F94BAD" w:rsidRPr="000D7A4B" w:rsidRDefault="00F94BAD" w:rsidP="00B2386D">
      <w:pPr>
        <w:spacing w:line="480" w:lineRule="auto"/>
        <w:rPr>
          <w:b/>
          <w:color w:val="000000" w:themeColor="text1"/>
          <w:sz w:val="28"/>
          <w:szCs w:val="32"/>
        </w:rPr>
      </w:pPr>
      <w:bookmarkStart w:id="5" w:name="_Hlk528515029"/>
      <w:r w:rsidRPr="000D7A4B">
        <w:rPr>
          <w:b/>
          <w:color w:val="000000" w:themeColor="text1"/>
          <w:sz w:val="28"/>
          <w:szCs w:val="32"/>
        </w:rPr>
        <w:t xml:space="preserve">Osteoarthritis </w:t>
      </w:r>
    </w:p>
    <w:bookmarkEnd w:id="5"/>
    <w:p w14:paraId="4A400826" w14:textId="6E809337" w:rsidR="00F94BAD" w:rsidRPr="000D7A4B" w:rsidRDefault="00F94BAD" w:rsidP="00B2386D">
      <w:pPr>
        <w:spacing w:line="480" w:lineRule="auto"/>
        <w:rPr>
          <w:color w:val="000000" w:themeColor="text1"/>
        </w:rPr>
      </w:pPr>
      <w:r w:rsidRPr="000D7A4B">
        <w:rPr>
          <w:i/>
          <w:color w:val="000000" w:themeColor="text1"/>
        </w:rPr>
        <w:t xml:space="preserve">Positive effects: </w:t>
      </w:r>
      <w:r w:rsidRPr="000D7A4B">
        <w:rPr>
          <w:color w:val="000000" w:themeColor="text1"/>
        </w:rPr>
        <w:t xml:space="preserve">Pain, stiffness and function (MS) improved in patients with knee osteoarthritis </w:t>
      </w:r>
      <w:r w:rsidRPr="000D7A4B">
        <w:rPr>
          <w:color w:val="000000" w:themeColor="text1"/>
        </w:rPr>
        <w:fldChar w:fldCharType="begin">
          <w:fldData xml:space="preserve">PEVuZE5vdGU+PENpdGU+PEF1dGhvcj5XYW5nPC9BdXRob3I+PFllYXI+MjAxNTwvWWVhcj48UmVj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=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XYW5nPC9BdXRob3I+PFllYXI+MjAxNTwvWWVhcj48UmVj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=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59, 60]</w:t>
      </w:r>
      <w:r w:rsidRPr="000D7A4B">
        <w:rPr>
          <w:color w:val="000000" w:themeColor="text1"/>
        </w:rPr>
        <w:fldChar w:fldCharType="end"/>
      </w:r>
      <w:r w:rsidRPr="000D7A4B">
        <w:rPr>
          <w:color w:val="000000" w:themeColor="text1"/>
        </w:rPr>
        <w:t xml:space="preserve">. Beneficial influences were also published by others </w:t>
      </w:r>
      <w:r w:rsidRPr="000D7A4B">
        <w:rPr>
          <w:color w:val="000000" w:themeColor="text1"/>
        </w:rPr>
        <w:fldChar w:fldCharType="begin">
          <w:fldData xml:space="preserve">PEVuZE5vdGU+PENpdGU+PEF1dGhvcj5QcmlvcmVzY2hpPC9BdXRob3I+PFllYXI+MjAxNjwvWWVh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1MzQ3MDwvcGFnZXM+PHZvbHVtZT4xMTwvdm9sdW1lPjxudW1i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==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QcmlvcmVzY2hpPC9BdXRob3I+PFllYXI+MjAxNjwvWWVh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1MzQ3MDwvcGFnZXM+PHZvbHVtZT4xMTwvdm9sdW1lPjxudW1i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==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28, 61-63]</w:t>
      </w:r>
      <w:r w:rsidRPr="000D7A4B">
        <w:rPr>
          <w:color w:val="000000" w:themeColor="text1"/>
        </w:rPr>
        <w:fldChar w:fldCharType="end"/>
      </w:r>
      <w:r w:rsidRPr="000D7A4B">
        <w:rPr>
          <w:color w:val="000000" w:themeColor="text1"/>
        </w:rPr>
        <w:t xml:space="preserve">. The performance in a step test improved </w:t>
      </w:r>
      <w:r w:rsidRPr="000D7A4B">
        <w:rPr>
          <w:color w:val="000000" w:themeColor="text1"/>
        </w:rPr>
        <w:fldChar w:fldCharType="begin"/>
      </w:r>
      <w:r w:rsidR="00C84B87" w:rsidRPr="000D7A4B">
        <w:rPr>
          <w:color w:val="000000" w:themeColor="text1"/>
        </w:rPr>
        <w:instrText xml:space="preserve"> ADDIN EN.CITE &lt;EndNote&gt;&lt;Cite&gt;&lt;Author&gt;Salmon&lt;/Author&gt;&lt;Year&gt;2012&lt;/Year&gt;&lt;RecNum&gt;437&lt;/RecNum&gt;&lt;DisplayText&gt;[64]&lt;/DisplayText&gt;&lt;record&gt;&lt;rec-number&gt;437&lt;/rec-number&gt;&lt;foreign-keys&gt;&lt;key app="EN" db-id="wxte5d0ed9wfvmert5r5svaeaf22t2rdfszf" timestamp="1464006159"&gt;437&lt;/key&gt;&lt;/foreign-keys&gt;&lt;ref-type name="Journal Article"&gt;17&lt;/ref-type&gt;&lt;contributors&gt;&lt;authors&gt;&lt;author&gt;Salmon, J. R.&lt;/author&gt;&lt;author&gt;Roper, J. A.&lt;/author&gt;&lt;author&gt;Tillman, M. D.&lt;/author&gt;&lt;/authors&gt;&lt;/contributors&gt;&lt;auth-address&gt;Univ Florida, Biomech Lab, Dept Appl Physiol &amp;amp; Kinesiol, Gainesville, FL 32610 USA&lt;/auth-address&gt;&lt;titles&gt;&lt;title&gt;Does Acute Whole-Body Vibration Training Improve the Physical Performance of People with Knee Osteoarthritis?&lt;/title&gt;&lt;secondary-title&gt;Journal of Strength and Conditioning Research&lt;/secondary-title&gt;&lt;alt-title&gt;J Strength Cond Res&lt;/alt-title&gt;&lt;/titles&gt;&lt;alt-periodical&gt;&lt;full-title&gt;J Strength Cond Res&lt;/full-title&gt;&lt;abbr-1&gt;Journal of strength and conditioning research / National Strength &amp;amp; Conditioning Association&lt;/abbr-1&gt;&lt;/alt-periodical&gt;&lt;pages&gt;2983-2989&lt;/pages&gt;&lt;volume&gt;26&lt;/volume&gt;&lt;number&gt;11&lt;/number&gt;&lt;keywords&gt;&lt;keyword&gt;visual analog scale&lt;/keyword&gt;&lt;keyword&gt;timed-up-and-go&lt;/keyword&gt;&lt;keyword&gt;arthritis&lt;/keyword&gt;&lt;keyword&gt;activities of daily living&lt;/keyword&gt;&lt;keyword&gt;randomized controlled-trial&lt;/keyword&gt;&lt;keyword&gt;older-adults&lt;/keyword&gt;&lt;keyword&gt;chronic pain&lt;/keyword&gt;&lt;keyword&gt;exercise&lt;/keyword&gt;&lt;keyword&gt;risk&lt;/keyword&gt;&lt;keyword&gt;prevalence&lt;/keyword&gt;&lt;keyword&gt;arthritis&lt;/keyword&gt;&lt;keyword&gt;falls&lt;/keyword&gt;&lt;keyword&gt;determinants&lt;/keyword&gt;&lt;keyword&gt;fitness&lt;/keyword&gt;&lt;/keywords&gt;&lt;dates&gt;&lt;year&gt;2012&lt;/year&gt;&lt;pub-dates&gt;&lt;date&gt;Nov&lt;/date&gt;&lt;/pub-dates&gt;&lt;/dates&gt;&lt;isbn&gt;1064-8011&lt;/isbn&gt;&lt;accession-num&gt;ISI:000310569900010&lt;/accession-num&gt;&lt;urls&gt;&lt;related-urls&gt;&lt;url&gt;&amp;lt;Go to ISI&amp;gt;://000310569900010&lt;/url&gt;&lt;/related-urls&gt;&lt;/urls&gt;&lt;electronic-resource-num&gt;10.1519/JSC.0b013e318242a4be&lt;/electronic-resource-num&gt;&lt;language&gt;English&lt;/language&gt;&lt;/record&gt;&lt;/Cite&gt;&lt;/EndNote&gt;</w:instrText>
      </w:r>
      <w:r w:rsidRPr="000D7A4B">
        <w:rPr>
          <w:color w:val="000000" w:themeColor="text1"/>
        </w:rPr>
        <w:fldChar w:fldCharType="separate"/>
      </w:r>
      <w:r w:rsidR="00C84B87" w:rsidRPr="000D7A4B">
        <w:rPr>
          <w:noProof/>
          <w:color w:val="000000" w:themeColor="text1"/>
        </w:rPr>
        <w:t>[64]</w:t>
      </w:r>
      <w:r w:rsidRPr="000D7A4B">
        <w:rPr>
          <w:color w:val="000000" w:themeColor="text1"/>
        </w:rPr>
        <w:fldChar w:fldCharType="end"/>
      </w:r>
      <w:r w:rsidRPr="000D7A4B">
        <w:rPr>
          <w:color w:val="000000" w:themeColor="text1"/>
        </w:rPr>
        <w:t>.</w:t>
      </w:r>
    </w:p>
    <w:p w14:paraId="158588A0" w14:textId="4FE1E467" w:rsidR="00F94BAD" w:rsidRPr="000D7A4B" w:rsidRDefault="00F94BAD" w:rsidP="00B2386D">
      <w:pPr>
        <w:spacing w:line="480" w:lineRule="auto"/>
        <w:rPr>
          <w:color w:val="000000" w:themeColor="text1"/>
        </w:rPr>
      </w:pPr>
      <w:r w:rsidRPr="000D7A4B">
        <w:rPr>
          <w:i/>
          <w:color w:val="000000" w:themeColor="text1"/>
        </w:rPr>
        <w:lastRenderedPageBreak/>
        <w:t>No effects:</w:t>
      </w:r>
      <w:r w:rsidRPr="000D7A4B">
        <w:rPr>
          <w:color w:val="000000" w:themeColor="text1"/>
        </w:rPr>
        <w:t xml:space="preserve"> Pain, functional performance and muscle strength did not improve </w:t>
      </w:r>
      <w:r w:rsidRPr="000D7A4B">
        <w:rPr>
          <w:color w:val="000000" w:themeColor="text1"/>
        </w:rPr>
        <w:fldChar w:fldCharType="begin">
          <w:fldData xml:space="preserve">PEVuZE5vdGU+PENpdGU+PEF1dGhvcj5MaTwvQXV0aG9yPjxZZWFyPjIwMTU8L1llYXI+PFJlY051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NzU4MTQ3PC9wYWdlcz48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=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MaTwvQXV0aG9yPjxZZWFyPjIwMTU8L1llYXI+PFJlY051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NzU4MTQ3PC9wYWdlcz48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=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65, 66]</w:t>
      </w:r>
      <w:r w:rsidRPr="000D7A4B">
        <w:rPr>
          <w:color w:val="000000" w:themeColor="text1"/>
        </w:rPr>
        <w:fldChar w:fldCharType="end"/>
      </w:r>
      <w:r w:rsidRPr="000D7A4B">
        <w:rPr>
          <w:color w:val="000000" w:themeColor="text1"/>
        </w:rPr>
        <w:t xml:space="preserve">. Pain and performance in walking tests remained unaffected </w:t>
      </w:r>
      <w:r w:rsidRPr="000D7A4B">
        <w:rPr>
          <w:color w:val="000000" w:themeColor="text1"/>
        </w:rPr>
        <w:fldChar w:fldCharType="begin"/>
      </w:r>
      <w:r w:rsidR="00C84B87" w:rsidRPr="000D7A4B">
        <w:rPr>
          <w:color w:val="000000" w:themeColor="text1"/>
        </w:rPr>
        <w:instrText xml:space="preserve"> ADDIN EN.CITE &lt;EndNote&gt;&lt;Cite&gt;&lt;Author&gt;Salmon&lt;/Author&gt;&lt;Year&gt;2012&lt;/Year&gt;&lt;RecNum&gt;437&lt;/RecNum&gt;&lt;DisplayText&gt;[64]&lt;/DisplayText&gt;&lt;record&gt;&lt;rec-number&gt;437&lt;/rec-number&gt;&lt;foreign-keys&gt;&lt;key app="EN" db-id="wxte5d0ed9wfvmert5r5svaeaf22t2rdfszf" timestamp="1464006159"&gt;437&lt;/key&gt;&lt;/foreign-keys&gt;&lt;ref-type name="Journal Article"&gt;17&lt;/ref-type&gt;&lt;contributors&gt;&lt;authors&gt;&lt;author&gt;Salmon, J. R.&lt;/author&gt;&lt;author&gt;Roper, J. A.&lt;/author&gt;&lt;author&gt;Tillman, M. D.&lt;/author&gt;&lt;/authors&gt;&lt;/contributors&gt;&lt;auth-address&gt;Univ Florida, Biomech Lab, Dept Appl Physiol &amp;amp; Kinesiol, Gainesville, FL 32610 USA&lt;/auth-address&gt;&lt;titles&gt;&lt;title&gt;Does Acute Whole-Body Vibration Training Improve the Physical Performance of People with Knee Osteoarthritis?&lt;/title&gt;&lt;secondary-title&gt;Journal of Strength and Conditioning Research&lt;/secondary-title&gt;&lt;alt-title&gt;J Strength Cond Res&lt;/alt-title&gt;&lt;/titles&gt;&lt;alt-periodical&gt;&lt;full-title&gt;J Strength Cond Res&lt;/full-title&gt;&lt;abbr-1&gt;Journal of strength and conditioning research / National Strength &amp;amp; Conditioning Association&lt;/abbr-1&gt;&lt;/alt-periodical&gt;&lt;pages&gt;2983-2989&lt;/pages&gt;&lt;volume&gt;26&lt;/volume&gt;&lt;number&gt;11&lt;/number&gt;&lt;keywords&gt;&lt;keyword&gt;visual analog scale&lt;/keyword&gt;&lt;keyword&gt;timed-up-and-go&lt;/keyword&gt;&lt;keyword&gt;arthritis&lt;/keyword&gt;&lt;keyword&gt;activities of daily living&lt;/keyword&gt;&lt;keyword&gt;randomized controlled-trial&lt;/keyword&gt;&lt;keyword&gt;older-adults&lt;/keyword&gt;&lt;keyword&gt;chronic pain&lt;/keyword&gt;&lt;keyword&gt;exercise&lt;/keyword&gt;&lt;keyword&gt;risk&lt;/keyword&gt;&lt;keyword&gt;prevalence&lt;/keyword&gt;&lt;keyword&gt;arthritis&lt;/keyword&gt;&lt;keyword&gt;falls&lt;/keyword&gt;&lt;keyword&gt;determinants&lt;/keyword&gt;&lt;keyword&gt;fitness&lt;/keyword&gt;&lt;/keywords&gt;&lt;dates&gt;&lt;year&gt;2012&lt;/year&gt;&lt;pub-dates&gt;&lt;date&gt;Nov&lt;/date&gt;&lt;/pub-dates&gt;&lt;/dates&gt;&lt;isbn&gt;1064-8011&lt;/isbn&gt;&lt;accession-num&gt;ISI:000310569900010&lt;/accession-num&gt;&lt;urls&gt;&lt;related-urls&gt;&lt;url&gt;&amp;lt;Go to ISI&amp;gt;://000310569900010&lt;/url&gt;&lt;/related-urls&gt;&lt;/urls&gt;&lt;electronic-resource-num&gt;10.1519/JSC.0b013e318242a4be&lt;/electronic-resource-num&gt;&lt;language&gt;English&lt;/language&gt;&lt;/record&gt;&lt;/Cite&gt;&lt;/EndNote&gt;</w:instrText>
      </w:r>
      <w:r w:rsidRPr="000D7A4B">
        <w:rPr>
          <w:color w:val="000000" w:themeColor="text1"/>
        </w:rPr>
        <w:fldChar w:fldCharType="separate"/>
      </w:r>
      <w:r w:rsidR="00C84B87" w:rsidRPr="000D7A4B">
        <w:rPr>
          <w:noProof/>
          <w:color w:val="000000" w:themeColor="text1"/>
        </w:rPr>
        <w:t>[64]</w:t>
      </w:r>
      <w:r w:rsidRPr="000D7A4B">
        <w:rPr>
          <w:color w:val="000000" w:themeColor="text1"/>
        </w:rPr>
        <w:fldChar w:fldCharType="end"/>
      </w:r>
      <w:r w:rsidRPr="000D7A4B">
        <w:rPr>
          <w:color w:val="000000" w:themeColor="text1"/>
        </w:rPr>
        <w:t xml:space="preserve">. Knee osteoarthritis did not improve in mice </w:t>
      </w:r>
      <w:r w:rsidRPr="000D7A4B">
        <w:rPr>
          <w:color w:val="000000" w:themeColor="text1"/>
        </w:rPr>
        <w:fldChar w:fldCharType="begin">
          <w:fldData xml:space="preserve">PEVuZE5vdGU+PENpdGU+PEF1dGhvcj5NY0Nhbm48L0F1dGhvcj48WWVhcj4yMDE1PC9ZZWFyPjxS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NY0Nhbm48L0F1dGhvcj48WWVhcj4yMDE1PC9ZZWFyPjxS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40]</w:t>
      </w:r>
      <w:r w:rsidRPr="000D7A4B">
        <w:rPr>
          <w:color w:val="000000" w:themeColor="text1"/>
        </w:rPr>
        <w:fldChar w:fldCharType="end"/>
      </w:r>
      <w:r w:rsidRPr="000D7A4B">
        <w:rPr>
          <w:color w:val="000000" w:themeColor="text1"/>
        </w:rPr>
        <w:t>.</w:t>
      </w:r>
    </w:p>
    <w:p w14:paraId="13257FD8" w14:textId="27B536E7" w:rsidR="00B2386D" w:rsidRPr="000D7A4B" w:rsidRDefault="00B2386D" w:rsidP="00B2386D">
      <w:pPr>
        <w:spacing w:line="480" w:lineRule="auto"/>
        <w:rPr>
          <w:color w:val="000000" w:themeColor="text1"/>
        </w:rPr>
      </w:pPr>
    </w:p>
    <w:p w14:paraId="2C981E99" w14:textId="77777777" w:rsidR="00F94BAD" w:rsidRPr="000D7A4B" w:rsidRDefault="00F94BAD" w:rsidP="00B2386D">
      <w:pPr>
        <w:spacing w:line="480" w:lineRule="auto"/>
        <w:rPr>
          <w:b/>
          <w:color w:val="000000" w:themeColor="text1"/>
          <w:sz w:val="28"/>
          <w:szCs w:val="32"/>
        </w:rPr>
      </w:pPr>
      <w:bookmarkStart w:id="6" w:name="_Hlk528515039"/>
      <w:r w:rsidRPr="000D7A4B">
        <w:rPr>
          <w:b/>
          <w:color w:val="000000" w:themeColor="text1"/>
          <w:sz w:val="28"/>
          <w:szCs w:val="32"/>
        </w:rPr>
        <w:t>Recommendations for subjects with implants or osteoarthritis</w:t>
      </w:r>
    </w:p>
    <w:bookmarkEnd w:id="6"/>
    <w:p w14:paraId="62DAAAB9" w14:textId="341C63E8" w:rsidR="00F94BAD" w:rsidRPr="000D7A4B" w:rsidRDefault="00F94BAD" w:rsidP="00B2386D">
      <w:pPr>
        <w:spacing w:line="480" w:lineRule="auto"/>
        <w:rPr>
          <w:color w:val="000000" w:themeColor="text1"/>
        </w:rPr>
      </w:pPr>
      <w:r w:rsidRPr="000D7A4B">
        <w:rPr>
          <w:color w:val="000000" w:themeColor="text1"/>
        </w:rPr>
        <w:t xml:space="preserve">Many public health advice sites warn </w:t>
      </w:r>
      <w:r w:rsidR="006270A4" w:rsidRPr="000D7A4B">
        <w:rPr>
          <w:color w:val="000000" w:themeColor="text1"/>
        </w:rPr>
        <w:t xml:space="preserve">against </w:t>
      </w:r>
      <w:r w:rsidRPr="000D7A4B">
        <w:rPr>
          <w:color w:val="000000" w:themeColor="text1"/>
        </w:rPr>
        <w:t>using WBV</w:t>
      </w:r>
      <w:r w:rsidR="00C6735C" w:rsidRPr="000D7A4B">
        <w:rPr>
          <w:color w:val="000000" w:themeColor="text1"/>
        </w:rPr>
        <w:t xml:space="preserve"> training</w:t>
      </w:r>
      <w:r w:rsidRPr="000D7A4B">
        <w:rPr>
          <w:color w:val="000000" w:themeColor="text1"/>
        </w:rPr>
        <w:t xml:space="preserve"> in subjects with joint implants or osteoarthritis </w:t>
      </w:r>
      <w:r w:rsidRPr="000D7A4B">
        <w:rPr>
          <w:color w:val="000000" w:themeColor="text1"/>
        </w:rPr>
        <w:fldChar w:fldCharType="begin">
          <w:fldData xml:space="preserve">PEVuZE5vdGU+PENpdGU+PEF1dGhvcj5odHRwOi8vd2VzdGhhcnRmb3JkY2hpcm9wcmFjdGljLmNv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==
</w:fldData>
        </w:fldChar>
      </w:r>
      <w:r w:rsidR="00C84B87" w:rsidRPr="000D7A4B">
        <w:rPr>
          <w:color w:val="000000" w:themeColor="text1"/>
        </w:rPr>
        <w:instrText xml:space="preserve"> ADDIN EN.CITE </w:instrText>
      </w:r>
      <w:r w:rsidR="00C84B87" w:rsidRPr="000D7A4B">
        <w:rPr>
          <w:color w:val="000000" w:themeColor="text1"/>
        </w:rPr>
        <w:fldChar w:fldCharType="begin">
          <w:fldData xml:space="preserve">PEVuZE5vdGU+PENpdGU+PEF1dGhvcj5odHRwOi8vd2VzdGhhcnRmb3JkY2hpcm9wcmFjdGljLmNv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==
</w:fldData>
        </w:fldChar>
      </w:r>
      <w:r w:rsidR="00C84B87" w:rsidRPr="000D7A4B">
        <w:rPr>
          <w:color w:val="000000" w:themeColor="text1"/>
        </w:rPr>
        <w:instrText xml:space="preserve"> ADDIN EN.CITE.DATA </w:instrText>
      </w:r>
      <w:r w:rsidR="00C84B87" w:rsidRPr="000D7A4B">
        <w:rPr>
          <w:color w:val="000000" w:themeColor="text1"/>
        </w:rPr>
      </w:r>
      <w:r w:rsidR="00C84B87" w:rsidRPr="000D7A4B">
        <w:rPr>
          <w:color w:val="000000" w:themeColor="text1"/>
        </w:rPr>
        <w:fldChar w:fldCharType="end"/>
      </w:r>
      <w:r w:rsidRPr="000D7A4B">
        <w:rPr>
          <w:color w:val="000000" w:themeColor="text1"/>
        </w:rPr>
      </w:r>
      <w:r w:rsidRPr="000D7A4B">
        <w:rPr>
          <w:color w:val="000000" w:themeColor="text1"/>
        </w:rPr>
        <w:fldChar w:fldCharType="separate"/>
      </w:r>
      <w:r w:rsidR="00C84B87" w:rsidRPr="000D7A4B">
        <w:rPr>
          <w:noProof/>
          <w:color w:val="000000" w:themeColor="text1"/>
        </w:rPr>
        <w:t>[67, 68]</w:t>
      </w:r>
      <w:r w:rsidRPr="000D7A4B">
        <w:rPr>
          <w:color w:val="000000" w:themeColor="text1"/>
        </w:rPr>
        <w:fldChar w:fldCharType="end"/>
      </w:r>
      <w:r w:rsidRPr="000D7A4B">
        <w:rPr>
          <w:color w:val="000000" w:themeColor="text1"/>
        </w:rPr>
        <w:t>. The producers of the training devices state the same</w:t>
      </w:r>
      <w:r w:rsidR="001C26B3" w:rsidRPr="000D7A4B">
        <w:rPr>
          <w:color w:val="000000" w:themeColor="text1"/>
        </w:rPr>
        <w:t xml:space="preserve"> warning</w:t>
      </w:r>
      <w:r w:rsidRPr="000D7A4B">
        <w:rPr>
          <w:color w:val="000000" w:themeColor="text1"/>
        </w:rPr>
        <w:t xml:space="preserve"> on their web sites and in their training manuals. Galileo mentions the insufficient knowledge about the long term effects of WBV on implant fixation and cartilage in osteoarthritic joints </w:t>
      </w:r>
      <w:r w:rsidRPr="000D7A4B">
        <w:rPr>
          <w:color w:val="000000" w:themeColor="text1"/>
        </w:rPr>
        <w:fldChar w:fldCharType="begin"/>
      </w:r>
      <w:r w:rsidR="00C84B87" w:rsidRPr="000D7A4B">
        <w:rPr>
          <w:color w:val="000000" w:themeColor="text1"/>
        </w:rPr>
        <w:instrText xml:space="preserve"> ADDIN EN.CITE &lt;EndNote&gt;&lt;Cite&gt;&lt;Author&gt;https://www.galileo-training.com&lt;/Author&gt;&lt;RecNum&gt;445&lt;/RecNum&gt;&lt;DisplayText&gt;[69, 70]&lt;/DisplayText&gt;&lt;record&gt;&lt;rec-number&gt;445&lt;/rec-number&gt;&lt;foreign-keys&gt;&lt;key app="EN" db-id="wxte5d0ed9wfvmert5r5svaeaf22t2rdfszf" timestamp="1464092089"&gt;445&lt;/key&gt;&lt;/foreign-keys&gt;&lt;ref-type name="Electronic Article"&gt;43&lt;/ref-type&gt;&lt;contributors&gt;&lt;authors&gt;&lt;author&gt;https://www.galileo-training.com&lt;/author&gt;&lt;/authors&gt;&lt;/contributors&gt;&lt;titles&gt;&lt;title&gt;Galileo training: contraindications&lt;/title&gt;&lt;/titles&gt;&lt;dates&gt;&lt;year&gt;2016&lt;/year&gt;&lt;/dates&gt;&lt;urls&gt;&lt;related-urls&gt;&lt;url&gt;https://www.galileo-training.com/de-english/products/galileo-therapy-systems/background/contraindications.html&lt;/url&gt;&lt;/related-urls&gt;&lt;/urls&gt;&lt;access-date&gt;May 22, 2016&lt;/access-date&gt;&lt;/record&gt;&lt;/Cite&gt;&lt;Cite&gt;&lt;Author&gt;https://www.hypervibe.com&lt;/Author&gt;&lt;RecNum&gt;443&lt;/RecNum&gt;&lt;record&gt;&lt;rec-number&gt;443&lt;/rec-number&gt;&lt;foreign-keys&gt;&lt;key app="EN" db-id="wxte5d0ed9wfvmert5r5svaeaf22t2rdfszf" timestamp="1464090064"&gt;443&lt;/key&gt;&lt;/foreign-keys&gt;&lt;ref-type name="Electronic Article"&gt;43&lt;/ref-type&gt;&lt;contributors&gt;&lt;authors&gt;&lt;author&gt;https://www.hypervibe.com&lt;/author&gt;&lt;/authors&gt;&lt;/contributors&gt;&lt;titles&gt;&lt;title&gt;Is Whole Body Vibration Safe?&lt;/title&gt;&lt;/titles&gt;&lt;dates&gt;&lt;year&gt;2016&lt;/year&gt;&lt;pub-dates&gt;&lt;date&gt;May 22, 2016&lt;/date&gt;&lt;/pub-dates&gt;&lt;/dates&gt;&lt;urls&gt;&lt;related-urls&gt;&lt;url&gt;https://www.hypervibe.com/us/vibration_machine_contraindications.php&lt;/url&gt;&lt;/related-urls&gt;&lt;/urls&gt;&lt;/record&gt;&lt;/Cite&gt;&lt;/EndNote&gt;</w:instrText>
      </w:r>
      <w:r w:rsidRPr="000D7A4B">
        <w:rPr>
          <w:color w:val="000000" w:themeColor="text1"/>
        </w:rPr>
        <w:fldChar w:fldCharType="separate"/>
      </w:r>
      <w:r w:rsidR="00C84B87" w:rsidRPr="000D7A4B">
        <w:rPr>
          <w:noProof/>
          <w:color w:val="000000" w:themeColor="text1"/>
        </w:rPr>
        <w:t>[69, 70]</w:t>
      </w:r>
      <w:r w:rsidRPr="000D7A4B">
        <w:rPr>
          <w:color w:val="000000" w:themeColor="text1"/>
        </w:rPr>
        <w:fldChar w:fldCharType="end"/>
      </w:r>
      <w:r w:rsidRPr="000D7A4B">
        <w:rPr>
          <w:color w:val="000000" w:themeColor="text1"/>
        </w:rPr>
        <w:t>.</w:t>
      </w:r>
    </w:p>
    <w:p w14:paraId="79D45E8F" w14:textId="77777777" w:rsidR="00F94BAD" w:rsidRPr="000D7A4B" w:rsidRDefault="00F94BAD" w:rsidP="00B2386D">
      <w:pPr>
        <w:spacing w:line="480" w:lineRule="auto"/>
        <w:rPr>
          <w:color w:val="000000" w:themeColor="text1"/>
        </w:rPr>
      </w:pPr>
    </w:p>
    <w:p w14:paraId="633C8E9B" w14:textId="77777777" w:rsidR="00F94BAD" w:rsidRPr="000D7A4B" w:rsidRDefault="00F94BAD" w:rsidP="00B2386D">
      <w:pPr>
        <w:spacing w:line="480" w:lineRule="auto"/>
        <w:rPr>
          <w:b/>
          <w:color w:val="000000" w:themeColor="text1"/>
          <w:sz w:val="28"/>
        </w:rPr>
      </w:pPr>
      <w:bookmarkStart w:id="7" w:name="_Hlk528515054"/>
      <w:r w:rsidRPr="000D7A4B">
        <w:rPr>
          <w:b/>
          <w:color w:val="000000" w:themeColor="text1"/>
          <w:sz w:val="28"/>
        </w:rPr>
        <w:t>Summary of literature</w:t>
      </w:r>
    </w:p>
    <w:bookmarkEnd w:id="7"/>
    <w:p w14:paraId="2A67EF23" w14:textId="67A73B92" w:rsidR="0064097B" w:rsidRPr="000D7A4B" w:rsidRDefault="00F94BAD" w:rsidP="00B2386D">
      <w:pPr>
        <w:spacing w:line="480" w:lineRule="auto"/>
        <w:rPr>
          <w:color w:val="000000" w:themeColor="text1"/>
        </w:rPr>
      </w:pPr>
      <w:r w:rsidRPr="000D7A4B">
        <w:rPr>
          <w:color w:val="000000" w:themeColor="text1"/>
        </w:rPr>
        <w:t>The reports on all possible applications of WBV</w:t>
      </w:r>
      <w:r w:rsidR="00C6735C" w:rsidRPr="000D7A4B">
        <w:rPr>
          <w:color w:val="000000" w:themeColor="text1"/>
        </w:rPr>
        <w:t xml:space="preserve"> training</w:t>
      </w:r>
      <w:r w:rsidRPr="000D7A4B">
        <w:rPr>
          <w:color w:val="000000" w:themeColor="text1"/>
        </w:rPr>
        <w:t xml:space="preserve"> are controversial. This </w:t>
      </w:r>
      <w:r w:rsidR="003776DA" w:rsidRPr="000D7A4B">
        <w:rPr>
          <w:color w:val="000000" w:themeColor="text1"/>
        </w:rPr>
        <w:t xml:space="preserve">controversy </w:t>
      </w:r>
      <w:r w:rsidRPr="000D7A4B">
        <w:rPr>
          <w:color w:val="000000" w:themeColor="text1"/>
        </w:rPr>
        <w:t>may be due to the differences between investigated subjects and applied vibration parameters (frequency, stroke, platform type). It may also be that other parameters and mechanisms were</w:t>
      </w:r>
      <w:r w:rsidR="006270A4" w:rsidRPr="000D7A4B">
        <w:rPr>
          <w:color w:val="000000" w:themeColor="text1"/>
        </w:rPr>
        <w:t xml:space="preserve"> </w:t>
      </w:r>
      <w:r w:rsidRPr="000D7A4B">
        <w:rPr>
          <w:color w:val="000000" w:themeColor="text1"/>
        </w:rPr>
        <w:t>not identified yet. In none of the studies</w:t>
      </w:r>
      <w:r w:rsidR="006270A4" w:rsidRPr="000D7A4B">
        <w:rPr>
          <w:color w:val="000000" w:themeColor="text1"/>
        </w:rPr>
        <w:t xml:space="preserve"> were </w:t>
      </w:r>
      <w:r w:rsidRPr="000D7A4B">
        <w:rPr>
          <w:color w:val="000000" w:themeColor="text1"/>
        </w:rPr>
        <w:t>proportional increases of EMG signals and muscle forces or joint contact forces JCF explicitly stated.</w:t>
      </w:r>
    </w:p>
    <w:p w14:paraId="74954352" w14:textId="4C9AEEFE" w:rsidR="0064097B" w:rsidRPr="000D7A4B" w:rsidRDefault="0064097B" w:rsidP="00B2386D">
      <w:pPr>
        <w:spacing w:line="480" w:lineRule="auto"/>
        <w:rPr>
          <w:color w:val="000000" w:themeColor="text1"/>
        </w:rPr>
      </w:pPr>
    </w:p>
    <w:p w14:paraId="6ECF55EB" w14:textId="6D156E2A" w:rsidR="007424E0" w:rsidRPr="000D7A4B" w:rsidRDefault="007424E0" w:rsidP="00B2386D">
      <w:pPr>
        <w:spacing w:line="480" w:lineRule="auto"/>
        <w:rPr>
          <w:color w:val="000000" w:themeColor="text1"/>
        </w:rPr>
      </w:pPr>
      <w:r w:rsidRPr="000D7A4B">
        <w:rPr>
          <w:color w:val="000000" w:themeColor="text1"/>
        </w:rPr>
        <w:br w:type="page"/>
      </w:r>
    </w:p>
    <w:p w14:paraId="5E4A8CB3" w14:textId="5632F487" w:rsidR="00C94F72" w:rsidRPr="000D7A4B" w:rsidRDefault="00C94F72" w:rsidP="00B2386D">
      <w:pPr>
        <w:spacing w:line="480" w:lineRule="auto"/>
        <w:rPr>
          <w:b/>
          <w:color w:val="000000" w:themeColor="text1"/>
          <w:sz w:val="36"/>
        </w:rPr>
      </w:pPr>
      <w:r w:rsidRPr="000D7A4B">
        <w:rPr>
          <w:b/>
          <w:color w:val="000000" w:themeColor="text1"/>
          <w:sz w:val="36"/>
        </w:rPr>
        <w:lastRenderedPageBreak/>
        <w:t>References</w:t>
      </w:r>
      <w:r w:rsidR="003625A5">
        <w:rPr>
          <w:b/>
          <w:color w:val="000000" w:themeColor="text1"/>
          <w:sz w:val="36"/>
        </w:rPr>
        <w:t xml:space="preserve"> for Supplement 1</w:t>
      </w:r>
    </w:p>
    <w:p w14:paraId="2F3A9335"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w:t>
      </w:r>
      <w:r w:rsidRPr="000D7A4B">
        <w:rPr>
          <w:color w:val="000000" w:themeColor="text1"/>
        </w:rPr>
        <w:tab/>
        <w:t>https://www.ncbi.nlm.nih.gov/pubmed. "Whole Body Vibration Training" Search in Titel and Abstract March 26, 2018].</w:t>
      </w:r>
    </w:p>
    <w:p w14:paraId="752E250D"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2.</w:t>
      </w:r>
      <w:r w:rsidRPr="000D7A4B">
        <w:rPr>
          <w:color w:val="000000" w:themeColor="text1"/>
        </w:rPr>
        <w:tab/>
        <w:t>Osawa Y, Oguma Y, Ishii N. The effects of whole-body vibration on muscle strength and power: a meta-analysis. Journal of musculoskeletal &amp; neuronal interactions. 2013;13(3):380-90. Epub 2013/08/31. PubMed PMID: 23989260.</w:t>
      </w:r>
    </w:p>
    <w:p w14:paraId="06506AE6" w14:textId="7F9CCB5E"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w:t>
      </w:r>
      <w:r w:rsidRPr="000D7A4B">
        <w:rPr>
          <w:color w:val="000000" w:themeColor="text1"/>
        </w:rPr>
        <w:tab/>
        <w:t xml:space="preserve">Lau RW, Liao LR, Yu F, Teo T, Chung RC, Pang MY. The effects of whole body vibration therapy on bone mineral density and leg muscle strength in older adults: a systematic review and meta-analysis. Clinical rehabilitation. 2011;25(11):975-88. </w:t>
      </w:r>
      <w:r w:rsidR="00514FF6" w:rsidRPr="000D7A4B">
        <w:rPr>
          <w:color w:val="000000" w:themeColor="text1"/>
        </w:rPr>
        <w:br/>
      </w:r>
      <w:r w:rsidRPr="000D7A4B">
        <w:rPr>
          <w:color w:val="000000" w:themeColor="text1"/>
        </w:rPr>
        <w:t>Epub 2011/08/19. doi: 10.1177/0269215511405078. PubMed PMID: 21849376.</w:t>
      </w:r>
    </w:p>
    <w:p w14:paraId="5621A0BE" w14:textId="06AD6154"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w:t>
      </w:r>
      <w:r w:rsidRPr="000D7A4B">
        <w:rPr>
          <w:color w:val="000000" w:themeColor="text1"/>
        </w:rPr>
        <w:tab/>
        <w:t>Ma C, Liu A, Sun M, Zhu H, Wu H. Effect of whole-body vibration on reduction of bone loss and fall prevention in postmenopausal women: a meta-analysis and systematic review. Journal of orthopaedic surgery and research. 2016;11:24.</w:t>
      </w:r>
      <w:r w:rsidR="00514FF6" w:rsidRPr="000D7A4B">
        <w:rPr>
          <w:color w:val="000000" w:themeColor="text1"/>
        </w:rPr>
        <w:br/>
      </w:r>
      <w:r w:rsidRPr="000D7A4B">
        <w:rPr>
          <w:color w:val="000000" w:themeColor="text1"/>
        </w:rPr>
        <w:t xml:space="preserve"> Epub 2016/02/19. doi: 10.1186/s13018-016-0357-2. </w:t>
      </w:r>
      <w:r w:rsidR="00514FF6" w:rsidRPr="000D7A4B">
        <w:rPr>
          <w:color w:val="000000" w:themeColor="text1"/>
        </w:rPr>
        <w:br/>
      </w:r>
      <w:r w:rsidRPr="000D7A4B">
        <w:rPr>
          <w:color w:val="000000" w:themeColor="text1"/>
        </w:rPr>
        <w:t>PubMed PMID: 26888467; PubMed Central PMCID: PMC4758089.</w:t>
      </w:r>
    </w:p>
    <w:p w14:paraId="632072C9" w14:textId="546653E1"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5.</w:t>
      </w:r>
      <w:r w:rsidRPr="000D7A4B">
        <w:rPr>
          <w:color w:val="000000" w:themeColor="text1"/>
        </w:rPr>
        <w:tab/>
        <w:t xml:space="preserve">Osawa Y, Oguma Y. Effects of resistance training with whole-body vibration on muscle fitness in untrained adults. Scandinavian journal of medicine &amp; science in sports. 2013;23(1):84-95. </w:t>
      </w:r>
      <w:r w:rsidR="00514FF6" w:rsidRPr="000D7A4B">
        <w:rPr>
          <w:color w:val="000000" w:themeColor="text1"/>
        </w:rPr>
        <w:br/>
      </w:r>
      <w:r w:rsidRPr="000D7A4B">
        <w:rPr>
          <w:color w:val="000000" w:themeColor="text1"/>
        </w:rPr>
        <w:t>Epub 2011/08/05. doi: 10.1111/j.1600-0838.2011.01352.x. PubMed PMID: 21812821.</w:t>
      </w:r>
    </w:p>
    <w:p w14:paraId="6EE07A15" w14:textId="0664E276"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w:t>
      </w:r>
      <w:r w:rsidRPr="000D7A4B">
        <w:rPr>
          <w:color w:val="000000" w:themeColor="text1"/>
        </w:rPr>
        <w:tab/>
        <w:t xml:space="preserve">Verschueren SM, Roelants M, Delecluse C, Swinnen S, Vanderschueren D, Boonen S. Effect of 6-month whole body vibration training on hip density, muscle strength, and postural control in postmenopausal women: a randomized controlled pilot study. Journal of bone and mineral research : the official journal of the American Society for Bone and Mineral Research. 2004;19(3):352-9. </w:t>
      </w:r>
      <w:r w:rsidR="00514FF6" w:rsidRPr="000D7A4B">
        <w:rPr>
          <w:color w:val="000000" w:themeColor="text1"/>
        </w:rPr>
        <w:br/>
      </w:r>
      <w:r w:rsidRPr="000D7A4B">
        <w:rPr>
          <w:color w:val="000000" w:themeColor="text1"/>
        </w:rPr>
        <w:t>Epub 2004/03/26. doi: 10.1359/JBMR.0301245. PubMed PMID: 15040822.</w:t>
      </w:r>
    </w:p>
    <w:p w14:paraId="34B87B81"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7.</w:t>
      </w:r>
      <w:r w:rsidRPr="000D7A4B">
        <w:rPr>
          <w:color w:val="000000" w:themeColor="text1"/>
        </w:rPr>
        <w:tab/>
        <w:t xml:space="preserve">Delecluse C, Roelants M, Verschueren S. Strength increase after whole-body vibration compared with resistance training. Medicine and science in sports and exercise. </w:t>
      </w:r>
      <w:r w:rsidRPr="000D7A4B">
        <w:rPr>
          <w:color w:val="000000" w:themeColor="text1"/>
        </w:rPr>
        <w:lastRenderedPageBreak/>
        <w:t>2003;35(6):1033-41. Epub 2003/06/05. doi: 10.1249/01.MSS.0000069752.96438.B0. PubMed PMID: 12783053.</w:t>
      </w:r>
    </w:p>
    <w:p w14:paraId="2466D1B7" w14:textId="5BE2678E"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8.</w:t>
      </w:r>
      <w:r w:rsidRPr="000D7A4B">
        <w:rPr>
          <w:color w:val="000000" w:themeColor="text1"/>
        </w:rPr>
        <w:tab/>
        <w:t xml:space="preserve">Roelants M, Delecluse C, Verschueren SM. Whole-body-vibration training increases knee-extension strength and speed of movement in older women. Journal of the American Geriatrics Society. 2004;52(6):901-8. </w:t>
      </w:r>
      <w:r w:rsidR="00514FF6" w:rsidRPr="000D7A4B">
        <w:rPr>
          <w:color w:val="000000" w:themeColor="text1"/>
        </w:rPr>
        <w:br/>
      </w:r>
      <w:r w:rsidRPr="000D7A4B">
        <w:rPr>
          <w:color w:val="000000" w:themeColor="text1"/>
        </w:rPr>
        <w:t>Epub 2004/05/27. doi: 10.1111/j.1532-5415.2004.52256.x. PubMed PMID: 15161453.</w:t>
      </w:r>
    </w:p>
    <w:p w14:paraId="178828C2" w14:textId="2E6FFE28"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9.</w:t>
      </w:r>
      <w:r w:rsidRPr="000D7A4B">
        <w:rPr>
          <w:color w:val="000000" w:themeColor="text1"/>
        </w:rPr>
        <w:tab/>
        <w:t xml:space="preserve">Petit PD, Pensini M, Tessaro J, Desnuelle C, Legros P, Colson SS. Optimal whole-body vibration settings for muscle strength and power enhancement in human knee extensors. Journal of electromyography and kinesiology : official journal of the International Society of Electrophysiological Kinesiology. 2010;20(6):1186-95. </w:t>
      </w:r>
      <w:r w:rsidR="00514FF6" w:rsidRPr="000D7A4B">
        <w:rPr>
          <w:color w:val="000000" w:themeColor="text1"/>
        </w:rPr>
        <w:br/>
      </w:r>
      <w:r w:rsidRPr="000D7A4B">
        <w:rPr>
          <w:color w:val="000000" w:themeColor="text1"/>
        </w:rPr>
        <w:t>doi: 10.1016/j.jelekin.2010.08.002. PubMed PMID: 20801671.</w:t>
      </w:r>
    </w:p>
    <w:p w14:paraId="5D9054B2" w14:textId="2A90BB39"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0.</w:t>
      </w:r>
      <w:r w:rsidRPr="000D7A4B">
        <w:rPr>
          <w:color w:val="000000" w:themeColor="text1"/>
        </w:rPr>
        <w:tab/>
        <w:t xml:space="preserve">Blottner D, Salanova M, Puttmann B, Schiffl G, Felsenberg D, Buehring B, et al. Human skeletal muscle structure and function preserved by vibration muscle exercise following 55 days of bed rest. European journal of applied physiology. 2006;97(3):261-71. </w:t>
      </w:r>
      <w:r w:rsidR="00514FF6" w:rsidRPr="000D7A4B">
        <w:rPr>
          <w:color w:val="000000" w:themeColor="text1"/>
        </w:rPr>
        <w:br/>
      </w:r>
      <w:r w:rsidRPr="000D7A4B">
        <w:rPr>
          <w:color w:val="000000" w:themeColor="text1"/>
        </w:rPr>
        <w:t>Epub 2006/03/29. doi: 10.1007/s00421-006-0160-6. PubMed PMID: 16568340.</w:t>
      </w:r>
    </w:p>
    <w:p w14:paraId="050E0FAD" w14:textId="0D6B3248"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1.</w:t>
      </w:r>
      <w:r w:rsidRPr="000D7A4B">
        <w:rPr>
          <w:color w:val="000000" w:themeColor="text1"/>
        </w:rPr>
        <w:tab/>
        <w:t xml:space="preserve">Lindberg J, Carlsson J. The effects of whole-body vibration training on gait and walking ability - a systematic review comparing two quality indexes. Physiotherapy theory and practice. 2012;28(7):485-98. </w:t>
      </w:r>
      <w:r w:rsidR="00514FF6" w:rsidRPr="000D7A4B">
        <w:rPr>
          <w:color w:val="000000" w:themeColor="text1"/>
        </w:rPr>
        <w:br/>
      </w:r>
      <w:r w:rsidRPr="000D7A4B">
        <w:rPr>
          <w:color w:val="000000" w:themeColor="text1"/>
        </w:rPr>
        <w:t>Epub 2012/01/05. doi: 10.3109/09593985.2011.641670. PubMed PMID: 22214345.</w:t>
      </w:r>
    </w:p>
    <w:p w14:paraId="077C1F9E" w14:textId="6B1BDA5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2.</w:t>
      </w:r>
      <w:r w:rsidRPr="000D7A4B">
        <w:rPr>
          <w:color w:val="000000" w:themeColor="text1"/>
        </w:rPr>
        <w:tab/>
        <w:t xml:space="preserve">Mikhael M, Orr R, Fiatarone Singh MA. The effect of whole body vibration exposure on muscle or bone morphology and function in older adults: a systematic review of the literature. Maturitas. 2010;66(2):150-7. </w:t>
      </w:r>
      <w:r w:rsidR="00514FF6" w:rsidRPr="000D7A4B">
        <w:rPr>
          <w:color w:val="000000" w:themeColor="text1"/>
        </w:rPr>
        <w:br/>
      </w:r>
      <w:r w:rsidRPr="000D7A4B">
        <w:rPr>
          <w:color w:val="000000" w:themeColor="text1"/>
        </w:rPr>
        <w:t>Epub 2010/02/23. doi: 10.1016/j.maturitas.2010.01.013. PubMed PMID: 20171817.</w:t>
      </w:r>
    </w:p>
    <w:p w14:paraId="3FD5939D" w14:textId="1C1B502A"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3.</w:t>
      </w:r>
      <w:r w:rsidRPr="000D7A4B">
        <w:rPr>
          <w:color w:val="000000" w:themeColor="text1"/>
        </w:rPr>
        <w:tab/>
        <w:t xml:space="preserve">Yang J, Seo D. The effects of whole body vibration on static balance, spinal curvature, pain, and disability of patients with low back pain. Journal of physical therapy science. 2015;27(3):805-8. Epub 2015/05/02. doi: 10.1589/jpts.27.805. </w:t>
      </w:r>
      <w:r w:rsidR="00514FF6" w:rsidRPr="000D7A4B">
        <w:rPr>
          <w:color w:val="000000" w:themeColor="text1"/>
        </w:rPr>
        <w:br/>
      </w:r>
      <w:r w:rsidRPr="000D7A4B">
        <w:rPr>
          <w:color w:val="000000" w:themeColor="text1"/>
        </w:rPr>
        <w:t>PubMed PMID: 25931735; PubMed Central PMCID: PMC4395719.</w:t>
      </w:r>
    </w:p>
    <w:p w14:paraId="7F8CD61B" w14:textId="2F4A1986"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lastRenderedPageBreak/>
        <w:t>14.</w:t>
      </w:r>
      <w:r w:rsidRPr="000D7A4B">
        <w:rPr>
          <w:color w:val="000000" w:themeColor="text1"/>
        </w:rPr>
        <w:tab/>
        <w:t xml:space="preserve">Lu J, Xu G, Wang Y. Effects of whole body vibration training on people with chronic stroke: a systematic review and meta-analysis. Topics in stroke rehabilitation. 2015;22(3):161-8. </w:t>
      </w:r>
      <w:r w:rsidR="00514FF6" w:rsidRPr="000D7A4B">
        <w:rPr>
          <w:color w:val="000000" w:themeColor="text1"/>
        </w:rPr>
        <w:br/>
      </w:r>
      <w:r w:rsidRPr="000D7A4B">
        <w:rPr>
          <w:color w:val="000000" w:themeColor="text1"/>
        </w:rPr>
        <w:t>Epub 2015/06/19. doi: 10.1179/1074935714Z.0000000005. PubMed PMID: 26084320.</w:t>
      </w:r>
    </w:p>
    <w:p w14:paraId="58FED579" w14:textId="530E5984"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5.</w:t>
      </w:r>
      <w:r w:rsidRPr="000D7A4B">
        <w:rPr>
          <w:color w:val="000000" w:themeColor="text1"/>
        </w:rPr>
        <w:tab/>
        <w:t xml:space="preserve">de Ruiter CJ, Van Raak SM, Schilperoort JV, Hollander AP, de Haan A. The effects of 11 weeks whole body vibration training on jump height, contractile properties and activation of human knee extensors. European journal of applied physiology. 2003;90(5-6):595-600. </w:t>
      </w:r>
      <w:r w:rsidR="00514FF6" w:rsidRPr="000D7A4B">
        <w:rPr>
          <w:color w:val="000000" w:themeColor="text1"/>
        </w:rPr>
        <w:br/>
      </w:r>
      <w:r w:rsidRPr="000D7A4B">
        <w:rPr>
          <w:color w:val="000000" w:themeColor="text1"/>
        </w:rPr>
        <w:t>Epub 2003/08/19. doi: 10.1007/s00421-003-0931-2. PubMed PMID: 12923646.</w:t>
      </w:r>
    </w:p>
    <w:p w14:paraId="435072FA" w14:textId="06BE8F10"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6.</w:t>
      </w:r>
      <w:r w:rsidRPr="000D7A4B">
        <w:rPr>
          <w:color w:val="000000" w:themeColor="text1"/>
        </w:rPr>
        <w:tab/>
        <w:t xml:space="preserve">Osawa Y, Oguma Y, Onishi S. Effects of whole-body vibration training on bone-free lean body mass and muscle strength in young adults. Journal of sports science &amp; medicine. 2011;10(1):97-104. Epub 2011/01/01. </w:t>
      </w:r>
      <w:r w:rsidR="00514FF6" w:rsidRPr="000D7A4B">
        <w:rPr>
          <w:color w:val="000000" w:themeColor="text1"/>
        </w:rPr>
        <w:br/>
      </w:r>
      <w:r w:rsidRPr="000D7A4B">
        <w:rPr>
          <w:color w:val="000000" w:themeColor="text1"/>
        </w:rPr>
        <w:t>PubMed PMID: 24149301; PubMed Central PMCID: PMC3737898.</w:t>
      </w:r>
    </w:p>
    <w:p w14:paraId="0057A981" w14:textId="5B1606FE"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7.</w:t>
      </w:r>
      <w:r w:rsidRPr="000D7A4B">
        <w:rPr>
          <w:color w:val="000000" w:themeColor="text1"/>
        </w:rPr>
        <w:tab/>
        <w:t xml:space="preserve">Hortobagyi T, Lesinski M, Fernandez-Del-Olmo M, Granacher U. Small and inconsistent effects of whole body vibration on athletic performance: a systematic review and meta-analysis. European journal of applied physiology. 2015;115(8):1605-25. </w:t>
      </w:r>
      <w:r w:rsidR="00514FF6" w:rsidRPr="000D7A4B">
        <w:rPr>
          <w:color w:val="000000" w:themeColor="text1"/>
        </w:rPr>
        <w:br/>
      </w:r>
      <w:r w:rsidRPr="000D7A4B">
        <w:rPr>
          <w:color w:val="000000" w:themeColor="text1"/>
        </w:rPr>
        <w:t xml:space="preserve">Epub 2015/06/04. doi: 10.1007/s00421-015-3194-9. </w:t>
      </w:r>
      <w:r w:rsidR="00514FF6" w:rsidRPr="000D7A4B">
        <w:rPr>
          <w:color w:val="000000" w:themeColor="text1"/>
        </w:rPr>
        <w:br/>
      </w:r>
      <w:r w:rsidRPr="000D7A4B">
        <w:rPr>
          <w:color w:val="000000" w:themeColor="text1"/>
        </w:rPr>
        <w:t>PubMed PMID: 26037127; PubMed Central PMCID: PMC4503864.</w:t>
      </w:r>
    </w:p>
    <w:p w14:paraId="3E0E74AF"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8.</w:t>
      </w:r>
      <w:r w:rsidRPr="000D7A4B">
        <w:rPr>
          <w:color w:val="000000" w:themeColor="text1"/>
        </w:rPr>
        <w:tab/>
        <w:t>Zange J, Mester J, Heer M, Kluge G, Liphardt AM. 20-Hz whole body vibration training fails to counteract the decrease in leg muscle volume caused by 14 days of 6 degrees head down tilt bed rest. European journal of applied physiology. 2009;105(2):271-7. Epub 2008/10/31. doi: 10.1007/s00421-008-0899-z. PubMed PMID: 18972127.</w:t>
      </w:r>
    </w:p>
    <w:p w14:paraId="4B9F279B" w14:textId="380B7635"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19.</w:t>
      </w:r>
      <w:r w:rsidRPr="000D7A4B">
        <w:rPr>
          <w:color w:val="000000" w:themeColor="text1"/>
        </w:rPr>
        <w:tab/>
        <w:t xml:space="preserve">Lam FM, Lau RW, Chung RC, Pang MY. The effect of whole body vibration on balance, mobility and falls in older adults: a systematic review and meta-analysis. Maturitas. 2012;72(3):206-13. </w:t>
      </w:r>
      <w:r w:rsidR="00514FF6" w:rsidRPr="000D7A4B">
        <w:rPr>
          <w:color w:val="000000" w:themeColor="text1"/>
        </w:rPr>
        <w:br/>
      </w:r>
      <w:r w:rsidRPr="000D7A4B">
        <w:rPr>
          <w:color w:val="000000" w:themeColor="text1"/>
        </w:rPr>
        <w:t>Epub 2012/05/23. doi: 10.1016/j.maturitas.2012.04.009. PubMed PMID: 22609157.</w:t>
      </w:r>
    </w:p>
    <w:p w14:paraId="33BF38DB" w14:textId="05A1F4A4"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lastRenderedPageBreak/>
        <w:t>20.</w:t>
      </w:r>
      <w:r w:rsidRPr="000D7A4B">
        <w:rPr>
          <w:color w:val="000000" w:themeColor="text1"/>
        </w:rPr>
        <w:tab/>
        <w:t xml:space="preserve">Orr R. The effect of whole body vibration exposure on balance and functional mobility in older adults: a systematic review and meta-analysis. Maturitas. 2015;80(4):342-58. </w:t>
      </w:r>
      <w:r w:rsidR="00514FF6" w:rsidRPr="000D7A4B">
        <w:rPr>
          <w:color w:val="000000" w:themeColor="text1"/>
        </w:rPr>
        <w:br/>
      </w:r>
      <w:r w:rsidRPr="000D7A4B">
        <w:rPr>
          <w:color w:val="000000" w:themeColor="text1"/>
        </w:rPr>
        <w:t>Epub 2015/01/30. doi: 10.1016/j.maturitas.2014.12.020. PubMed PMID: 25631348.</w:t>
      </w:r>
    </w:p>
    <w:p w14:paraId="49F4F157" w14:textId="68BB0A40"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21.</w:t>
      </w:r>
      <w:r w:rsidRPr="000D7A4B">
        <w:rPr>
          <w:color w:val="000000" w:themeColor="text1"/>
        </w:rPr>
        <w:tab/>
        <w:t xml:space="preserve">Cloak R, Lane A, Wyon M. Professional Soccer Player Neuromuscular Responses and Perceptions to Acute Whole Body Vibration Differ from Amateur Counterparts. Journal of sports science &amp; medicine. 2016;15(1):57-64. Epub 2016/03/10. </w:t>
      </w:r>
      <w:r w:rsidR="00514FF6" w:rsidRPr="000D7A4B">
        <w:rPr>
          <w:color w:val="000000" w:themeColor="text1"/>
        </w:rPr>
        <w:br/>
      </w:r>
      <w:r w:rsidRPr="000D7A4B">
        <w:rPr>
          <w:color w:val="000000" w:themeColor="text1"/>
        </w:rPr>
        <w:t>PubMed PMID: 26957927; PubMed Central PMCID: PMC4763847.</w:t>
      </w:r>
    </w:p>
    <w:p w14:paraId="54DB70E5"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lang w:val="de-DE"/>
        </w:rPr>
        <w:t>22.</w:t>
      </w:r>
      <w:r w:rsidRPr="000D7A4B">
        <w:rPr>
          <w:color w:val="000000" w:themeColor="text1"/>
          <w:lang w:val="de-DE"/>
        </w:rPr>
        <w:tab/>
        <w:t xml:space="preserve">Bush JA, Blog GL, Kang J, Faigenbaum AD, Ratamess NA. </w:t>
      </w:r>
      <w:r w:rsidRPr="000D7A4B">
        <w:rPr>
          <w:color w:val="000000" w:themeColor="text1"/>
        </w:rPr>
        <w:t>Effects of quadriceps strength after static and dynamic whole-body vibration exercise. Journal of strength and conditioning research / National Strength &amp; Conditioning Association. 2015;29(5):1367-77. Epub 2014/10/01. doi: 10.1519/JSC.0000000000000709. PubMed PMID: 25268289.</w:t>
      </w:r>
    </w:p>
    <w:p w14:paraId="0186D650" w14:textId="6A852478"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23.</w:t>
      </w:r>
      <w:r w:rsidRPr="000D7A4B">
        <w:rPr>
          <w:color w:val="000000" w:themeColor="text1"/>
        </w:rPr>
        <w:tab/>
        <w:t xml:space="preserve">Kim JH, Seo HJ. Influence of pelvic position and vibration frequency on muscle activation during whole body vibration in quiet standing. Journal of physical therapy science. 2015;27(4):1055-8. Epub 2015/05/23. doi: 10.1589/jpts.27.1055. </w:t>
      </w:r>
      <w:r w:rsidR="00514FF6" w:rsidRPr="000D7A4B">
        <w:rPr>
          <w:color w:val="000000" w:themeColor="text1"/>
        </w:rPr>
        <w:br/>
      </w:r>
      <w:r w:rsidRPr="000D7A4B">
        <w:rPr>
          <w:color w:val="000000" w:themeColor="text1"/>
        </w:rPr>
        <w:t>PubMed PMID: 25995555; PubMed Central PMCID: PMC4433976.</w:t>
      </w:r>
    </w:p>
    <w:p w14:paraId="2CD87BBA" w14:textId="39CA5315"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24.</w:t>
      </w:r>
      <w:r w:rsidRPr="000D7A4B">
        <w:rPr>
          <w:color w:val="000000" w:themeColor="text1"/>
        </w:rPr>
        <w:tab/>
        <w:t xml:space="preserve">Lienhard K, Vienneau J, Friesenbichler B, Nigg S, Meste O, Nigg BM, et al. The Effect of Whole-body Vibration on Muscle Activity in Active and Inactive Subjects. International journal of sports medicine. 2015;36(7):585-91. </w:t>
      </w:r>
      <w:r w:rsidR="00514FF6" w:rsidRPr="000D7A4B">
        <w:rPr>
          <w:color w:val="000000" w:themeColor="text1"/>
        </w:rPr>
        <w:br/>
      </w:r>
      <w:r w:rsidRPr="000D7A4B">
        <w:rPr>
          <w:color w:val="000000" w:themeColor="text1"/>
        </w:rPr>
        <w:t>Epub 2015/03/12. doi: 10.1055/s-0034-1398650. PubMed PMID: 25760148.</w:t>
      </w:r>
    </w:p>
    <w:p w14:paraId="080F5F0C" w14:textId="7C15B953"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25.</w:t>
      </w:r>
      <w:r w:rsidRPr="000D7A4B">
        <w:rPr>
          <w:color w:val="000000" w:themeColor="text1"/>
        </w:rPr>
        <w:tab/>
        <w:t xml:space="preserve">Lienhard K, Vienneau J, Nigg S, Friesenbichler B, Nigg BM. Older adults show higher increases in lower-limb muscle activity during whole-body vibration exercise. Journal of biomechanics. 2017;52:55-60. </w:t>
      </w:r>
      <w:r w:rsidR="00514FF6" w:rsidRPr="000D7A4B">
        <w:rPr>
          <w:color w:val="000000" w:themeColor="text1"/>
        </w:rPr>
        <w:br/>
      </w:r>
      <w:r w:rsidRPr="000D7A4B">
        <w:rPr>
          <w:color w:val="000000" w:themeColor="text1"/>
        </w:rPr>
        <w:t>doi: 10.1016/j.jbiomech.2016.12.009. PubMed PMID: WOS:000395217300009.</w:t>
      </w:r>
    </w:p>
    <w:p w14:paraId="50BE117C" w14:textId="546F915C"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26.</w:t>
      </w:r>
      <w:r w:rsidRPr="000D7A4B">
        <w:rPr>
          <w:color w:val="000000" w:themeColor="text1"/>
        </w:rPr>
        <w:tab/>
        <w:t xml:space="preserve">Di Giminiani R, Masedu F, Padulo J, Tihanyi J, Valenti M. The EMG activity-acceleration relationship to quantify the optimal vibration load when applying synchronous whole-body vibration. Journal of electromyography and kinesiology : official journal of the International Society of Electrophysiological Kinesiology. 2015;25(6):853-9. </w:t>
      </w:r>
      <w:r w:rsidR="00514FF6" w:rsidRPr="000D7A4B">
        <w:rPr>
          <w:color w:val="000000" w:themeColor="text1"/>
        </w:rPr>
        <w:br/>
      </w:r>
      <w:r w:rsidRPr="000D7A4B">
        <w:rPr>
          <w:color w:val="000000" w:themeColor="text1"/>
        </w:rPr>
        <w:t>Epub 2015/10/08. doi: 10.1016/j.jelekin.2015.09.004. PubMed PMID: 26443890.</w:t>
      </w:r>
    </w:p>
    <w:p w14:paraId="26B19422" w14:textId="5728555B"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lastRenderedPageBreak/>
        <w:t>27.</w:t>
      </w:r>
      <w:r w:rsidRPr="000D7A4B">
        <w:rPr>
          <w:color w:val="000000" w:themeColor="text1"/>
        </w:rPr>
        <w:tab/>
        <w:t xml:space="preserve">Avelar NC, Ribeiro VG, Mezencio B, Fonseca SF, Tossige-Gomes R, da Costa SJ, et al. Influence of the knee flexion on muscle activation and transmissibility during whole body vibration. Journal of electromyography and kinesiology : official journal of the International Society of Electrophysiological Kinesiology. 2013;23(4):844-50. </w:t>
      </w:r>
      <w:r w:rsidR="00514FF6" w:rsidRPr="000D7A4B">
        <w:rPr>
          <w:color w:val="000000" w:themeColor="text1"/>
        </w:rPr>
        <w:br/>
      </w:r>
      <w:r w:rsidRPr="000D7A4B">
        <w:rPr>
          <w:color w:val="000000" w:themeColor="text1"/>
        </w:rPr>
        <w:t>Epub 2013/05/07. doi: 10.1016/j.jelekin.2013.03.014. PubMed PMID: 23643467.</w:t>
      </w:r>
    </w:p>
    <w:p w14:paraId="058CA27D" w14:textId="74533CAB"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28.</w:t>
      </w:r>
      <w:r w:rsidRPr="000D7A4B">
        <w:rPr>
          <w:color w:val="000000" w:themeColor="text1"/>
        </w:rPr>
        <w:tab/>
        <w:t xml:space="preserve">Prioreschi A, Makda MA, Tikly M, McVeigh JA. In Patients with Established RA, Positive Effects of a Randomised Three Month WBV Therapy Intervention on Functional Ability, Bone Mineral Density and Fatigue Are Sustained for up to Six Months. PloS one. 2016;11(4):e0153470. Epub 2016/04/14. doi: 10.1371/journal.pone.0153470. </w:t>
      </w:r>
      <w:r w:rsidR="00514FF6" w:rsidRPr="000D7A4B">
        <w:rPr>
          <w:color w:val="000000" w:themeColor="text1"/>
        </w:rPr>
        <w:br/>
      </w:r>
      <w:r w:rsidRPr="000D7A4B">
        <w:rPr>
          <w:color w:val="000000" w:themeColor="text1"/>
        </w:rPr>
        <w:t>PubMed PMID: 27073832; PubMed Central PMCID: PMC4830593.</w:t>
      </w:r>
    </w:p>
    <w:p w14:paraId="7F42497B"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lang w:val="de-DE"/>
        </w:rPr>
        <w:t>29.</w:t>
      </w:r>
      <w:r w:rsidRPr="000D7A4B">
        <w:rPr>
          <w:color w:val="000000" w:themeColor="text1"/>
          <w:lang w:val="de-DE"/>
        </w:rPr>
        <w:tab/>
        <w:t xml:space="preserve">Carter DR, Van Der Meulen MC, Beaupre GS. </w:t>
      </w:r>
      <w:r w:rsidRPr="000D7A4B">
        <w:rPr>
          <w:color w:val="000000" w:themeColor="text1"/>
        </w:rPr>
        <w:t>Mechanical factors in bone growth and development. Bone. 1996;18(1 Suppl):5S-10S. Epub 1996/01/01. PubMed PMID: 8717541.</w:t>
      </w:r>
    </w:p>
    <w:p w14:paraId="2D09FD1B"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0.</w:t>
      </w:r>
      <w:r w:rsidRPr="000D7A4B">
        <w:rPr>
          <w:color w:val="000000" w:themeColor="text1"/>
        </w:rPr>
        <w:tab/>
        <w:t>Robling AG, Castillo AB, Turner CH. Biomechanical and molecular regulation of bone remodeling. Annual review of biomedical engineering. 2006;8:455-98. Epub 2006/07/13. doi: 10.1146/annurev.bioeng.8.061505.095721. PubMed PMID: 16834564.</w:t>
      </w:r>
    </w:p>
    <w:p w14:paraId="733FAD60"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1.</w:t>
      </w:r>
      <w:r w:rsidRPr="000D7A4B">
        <w:rPr>
          <w:color w:val="000000" w:themeColor="text1"/>
        </w:rPr>
        <w:tab/>
        <w:t>Robling AG, Duijvelaar KM, Geevers JV, Ohashi N, Turner CH. Modulation of appositional and longitudinal bone growth in the rat ulna by applied static and dynamic force. Bone. 2001;29(2):105-13. Epub 2001/08/15. PubMed PMID: 11502470.</w:t>
      </w:r>
    </w:p>
    <w:p w14:paraId="6CEB4165"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2.</w:t>
      </w:r>
      <w:r w:rsidRPr="000D7A4B">
        <w:rPr>
          <w:color w:val="000000" w:themeColor="text1"/>
        </w:rPr>
        <w:tab/>
        <w:t>Turner CH. Three rules for bone adaptation to mechanical stimuli. Bone. 1998;23(5):399-407. Epub 1998/11/21. PubMed PMID: 9823445.</w:t>
      </w:r>
    </w:p>
    <w:p w14:paraId="1838B3E8" w14:textId="313F079C"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3.</w:t>
      </w:r>
      <w:r w:rsidRPr="000D7A4B">
        <w:rPr>
          <w:color w:val="000000" w:themeColor="text1"/>
        </w:rPr>
        <w:tab/>
        <w:t xml:space="preserve">Turner CH, Owan I, Takano Y. Mechanotransduction in bone: role of strain rate. The American journal of physiology. 1995;269(3 Pt 1):E438-42. </w:t>
      </w:r>
      <w:r w:rsidR="00514FF6" w:rsidRPr="000D7A4B">
        <w:rPr>
          <w:color w:val="000000" w:themeColor="text1"/>
        </w:rPr>
        <w:br/>
      </w:r>
      <w:r w:rsidRPr="000D7A4B">
        <w:rPr>
          <w:color w:val="000000" w:themeColor="text1"/>
        </w:rPr>
        <w:t>Epub 1995/09/01. PubMed PMID: 7573420.</w:t>
      </w:r>
    </w:p>
    <w:p w14:paraId="525A9AA1" w14:textId="5A13C3F0"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4.</w:t>
      </w:r>
      <w:r w:rsidRPr="000D7A4B">
        <w:rPr>
          <w:color w:val="000000" w:themeColor="text1"/>
        </w:rPr>
        <w:tab/>
        <w:t xml:space="preserve">Rubin C, Turner AS, Mallinckrodt C, Jerome C, McLeod K, Bain S. Mechanical strain, induced noninvasively in the high-frequency domain, is anabolic to cancellous bone, but not cortical bone. Bone. 2002;30(3):445-52. </w:t>
      </w:r>
      <w:r w:rsidR="00514FF6" w:rsidRPr="000D7A4B">
        <w:rPr>
          <w:color w:val="000000" w:themeColor="text1"/>
        </w:rPr>
        <w:br/>
      </w:r>
      <w:r w:rsidRPr="000D7A4B">
        <w:rPr>
          <w:color w:val="000000" w:themeColor="text1"/>
        </w:rPr>
        <w:t>Epub 2002/03/08. PubMed PMID: 11882457.</w:t>
      </w:r>
    </w:p>
    <w:p w14:paraId="78EAFA09" w14:textId="35DEA135"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lastRenderedPageBreak/>
        <w:t>35.</w:t>
      </w:r>
      <w:r w:rsidRPr="000D7A4B">
        <w:rPr>
          <w:color w:val="000000" w:themeColor="text1"/>
        </w:rPr>
        <w:tab/>
        <w:t xml:space="preserve">Zaki ME. Effects of whole body vibration and resistance training on bone mineral density and anthropometry in obese postmenopausal women. Journal of osteoporosis. 2014;2014:702589. Epub 2014/08/20. doi: 10.1155/2014/702589. </w:t>
      </w:r>
      <w:r w:rsidR="00101663" w:rsidRPr="000D7A4B">
        <w:rPr>
          <w:color w:val="000000" w:themeColor="text1"/>
        </w:rPr>
        <w:br/>
      </w:r>
      <w:r w:rsidRPr="000D7A4B">
        <w:rPr>
          <w:color w:val="000000" w:themeColor="text1"/>
        </w:rPr>
        <w:t>PubMed PMID: 25136473; PubMed Central PMCID: PMC4086652.</w:t>
      </w:r>
    </w:p>
    <w:p w14:paraId="69872C85"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6.</w:t>
      </w:r>
      <w:r w:rsidRPr="000D7A4B">
        <w:rPr>
          <w:color w:val="000000" w:themeColor="text1"/>
        </w:rPr>
        <w:tab/>
        <w:t>Gilsanz V, Wren TA, Sanchez M, Dorey F, Judex S, Rubin C. Low</w:t>
      </w:r>
      <w:r w:rsidRPr="000D7A4B">
        <w:rPr>
          <w:rFonts w:ascii="Cambria Math" w:hAnsi="Cambria Math" w:cs="Cambria Math"/>
          <w:color w:val="000000" w:themeColor="text1"/>
        </w:rPr>
        <w:t>‐</w:t>
      </w:r>
      <w:r w:rsidRPr="000D7A4B">
        <w:rPr>
          <w:color w:val="000000" w:themeColor="text1"/>
        </w:rPr>
        <w:t>level, high</w:t>
      </w:r>
      <w:r w:rsidRPr="000D7A4B">
        <w:rPr>
          <w:rFonts w:ascii="Cambria Math" w:hAnsi="Cambria Math" w:cs="Cambria Math"/>
          <w:color w:val="000000" w:themeColor="text1"/>
        </w:rPr>
        <w:t>‐</w:t>
      </w:r>
      <w:r w:rsidRPr="000D7A4B">
        <w:rPr>
          <w:color w:val="000000" w:themeColor="text1"/>
        </w:rPr>
        <w:t>frequency mechanical signals enhance musculoskeletal development of young women with low BMD. Journal of Bone and Mineral Research. 2006;21(9):1464-74.</w:t>
      </w:r>
    </w:p>
    <w:p w14:paraId="01C3D0E6"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7.</w:t>
      </w:r>
      <w:r w:rsidRPr="000D7A4B">
        <w:rPr>
          <w:color w:val="000000" w:themeColor="text1"/>
        </w:rPr>
        <w:tab/>
        <w:t>Rubin C, Recker R, Cullen D, Ryaby J, McCabe J, McLeod K. Prevention of postmenopausal bone loss by a low</w:t>
      </w:r>
      <w:r w:rsidRPr="000D7A4B">
        <w:rPr>
          <w:rFonts w:ascii="Cambria Math" w:hAnsi="Cambria Math" w:cs="Cambria Math"/>
          <w:color w:val="000000" w:themeColor="text1"/>
        </w:rPr>
        <w:t>‐</w:t>
      </w:r>
      <w:r w:rsidRPr="000D7A4B">
        <w:rPr>
          <w:color w:val="000000" w:themeColor="text1"/>
        </w:rPr>
        <w:t>magnitude, high</w:t>
      </w:r>
      <w:r w:rsidRPr="000D7A4B">
        <w:rPr>
          <w:rFonts w:ascii="Cambria Math" w:hAnsi="Cambria Math" w:cs="Cambria Math"/>
          <w:color w:val="000000" w:themeColor="text1"/>
        </w:rPr>
        <w:t>‐</w:t>
      </w:r>
      <w:r w:rsidRPr="000D7A4B">
        <w:rPr>
          <w:color w:val="000000" w:themeColor="text1"/>
        </w:rPr>
        <w:t>frequency mechanical stimuli: a clinical trial assessing compliance, efficacy, and safety. Journal of Bone and Mineral Research. 2004;19(3):343-51.</w:t>
      </w:r>
    </w:p>
    <w:p w14:paraId="5031AE38" w14:textId="4D1C4CE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8.</w:t>
      </w:r>
      <w:r w:rsidRPr="000D7A4B">
        <w:rPr>
          <w:color w:val="000000" w:themeColor="text1"/>
        </w:rPr>
        <w:tab/>
        <w:t xml:space="preserve">Cidem M, Karacan I, Diracoglu D, Yildiz A, Kucuk SH, Uludag M, et al. A Randomized Trial on the Effect of Bone Tissue on Vibration-induced Muscle Strength Gain and Vibration-induced Reflex Muscle Activity. Balkan medical journal. 2014;31(1):11-22. Epub 2014/09/11. doi: 10.5152/balkanmedj.2013.9482. </w:t>
      </w:r>
      <w:r w:rsidR="00101663" w:rsidRPr="000D7A4B">
        <w:rPr>
          <w:color w:val="000000" w:themeColor="text1"/>
        </w:rPr>
        <w:br/>
      </w:r>
      <w:r w:rsidRPr="000D7A4B">
        <w:rPr>
          <w:color w:val="000000" w:themeColor="text1"/>
        </w:rPr>
        <w:t>PubMed PMID: 25207162; PubMed Central PMCID: PMC4115987.</w:t>
      </w:r>
    </w:p>
    <w:p w14:paraId="1CF569B3" w14:textId="51BF1422"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39.</w:t>
      </w:r>
      <w:r w:rsidRPr="000D7A4B">
        <w:rPr>
          <w:color w:val="000000" w:themeColor="text1"/>
        </w:rPr>
        <w:tab/>
        <w:t xml:space="preserve">Baecker N, Frings-Meuthen P, Heer M, Mester J, Liphardt AM. Effects of vibration training on bone metabolism: results from a short-term bed rest study. European journal of applied physiology. 2012;112(5):1741-50. </w:t>
      </w:r>
      <w:r w:rsidR="00101663" w:rsidRPr="000D7A4B">
        <w:rPr>
          <w:color w:val="000000" w:themeColor="text1"/>
        </w:rPr>
        <w:br/>
      </w:r>
      <w:r w:rsidRPr="000D7A4B">
        <w:rPr>
          <w:color w:val="000000" w:themeColor="text1"/>
        </w:rPr>
        <w:t>Epub 2011/09/07. doi: 10.1007/s00421-011-2137-3. PubMed PMID: 21894450.</w:t>
      </w:r>
    </w:p>
    <w:p w14:paraId="0DE4A9DC" w14:textId="336193FA"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0.</w:t>
      </w:r>
      <w:r w:rsidRPr="000D7A4B">
        <w:rPr>
          <w:color w:val="000000" w:themeColor="text1"/>
        </w:rPr>
        <w:tab/>
        <w:t xml:space="preserve">McCann MR, Patel P, Pest MA, Ratneswaran A, Lalli G, Beaucage KL, et al. Repeated exposure to high-frequency low-amplitude vibration induces degeneration of murine intervertebral discs and knee joints. Arthritis Rheumatol. 2015;67(8):2164-75. </w:t>
      </w:r>
      <w:r w:rsidR="00101663" w:rsidRPr="000D7A4B">
        <w:rPr>
          <w:color w:val="000000" w:themeColor="text1"/>
        </w:rPr>
        <w:br/>
      </w:r>
      <w:r w:rsidRPr="000D7A4B">
        <w:rPr>
          <w:color w:val="000000" w:themeColor="text1"/>
        </w:rPr>
        <w:t>Epub 2015/04/22. doi: 10.1002/art.39154. PubMed PMID: 25891852.</w:t>
      </w:r>
    </w:p>
    <w:p w14:paraId="18550862" w14:textId="32874EF9"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1.</w:t>
      </w:r>
      <w:r w:rsidRPr="000D7A4B">
        <w:rPr>
          <w:color w:val="000000" w:themeColor="text1"/>
        </w:rPr>
        <w:tab/>
        <w:t>Kiel DP, Hannan MT, Barton BA, Bouxsein ML, Sisson E, Lang T, et al. Low-Magnitude Mechanical Stimulation to Improve Bone Density in Persons of Advanced Age: A Randomized, Placebo-Controlled Trial. Journal of bone and mineral research : the official journal of the American Society for Bone and Mineral Research. 2015;30(7):1319-</w:t>
      </w:r>
      <w:r w:rsidRPr="000D7A4B">
        <w:rPr>
          <w:color w:val="000000" w:themeColor="text1"/>
        </w:rPr>
        <w:lastRenderedPageBreak/>
        <w:t xml:space="preserve">28. Epub 2015/01/13. doi: 10.1002/jbmr.2448. </w:t>
      </w:r>
      <w:r w:rsidR="00101663" w:rsidRPr="000D7A4B">
        <w:rPr>
          <w:color w:val="000000" w:themeColor="text1"/>
        </w:rPr>
        <w:br/>
      </w:r>
      <w:r w:rsidRPr="000D7A4B">
        <w:rPr>
          <w:color w:val="000000" w:themeColor="text1"/>
        </w:rPr>
        <w:t>PubMed PMID: 25581217; PubMed Central PMCID: PMC4834704.</w:t>
      </w:r>
    </w:p>
    <w:p w14:paraId="112F5891" w14:textId="1E6C569B"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2.</w:t>
      </w:r>
      <w:r w:rsidRPr="000D7A4B">
        <w:rPr>
          <w:color w:val="000000" w:themeColor="text1"/>
        </w:rPr>
        <w:tab/>
        <w:t xml:space="preserve">Oliveira LC, Oliveira RG, Pires-Oliveira DA. Effects of whole body vibration on bone mineral density in postmenopausal women: a systematic review and meta-analysis. Osteoporosis international : a journal established as result of cooperation between the European Foundation for Osteoporosis and the National Osteoporosis Foundation of the USA. 2016. </w:t>
      </w:r>
      <w:r w:rsidR="00101663" w:rsidRPr="000D7A4B">
        <w:rPr>
          <w:color w:val="000000" w:themeColor="text1"/>
        </w:rPr>
        <w:br/>
      </w:r>
      <w:r w:rsidRPr="000D7A4B">
        <w:rPr>
          <w:color w:val="000000" w:themeColor="text1"/>
        </w:rPr>
        <w:t>Epub 2016/05/06. doi: 10.1007/s00198-016-3618-3. PubMed PMID: 27145947.</w:t>
      </w:r>
    </w:p>
    <w:p w14:paraId="606578A8" w14:textId="3D434A6E"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3.</w:t>
      </w:r>
      <w:r w:rsidRPr="000D7A4B">
        <w:rPr>
          <w:color w:val="000000" w:themeColor="text1"/>
        </w:rPr>
        <w:tab/>
        <w:t xml:space="preserve">Slatkovska L, Alibhai SM, Beyene J, Cheung AM. Effect of whole-body vibration on BMD: a systematic review and meta-analysis. Osteoporosis international : a journal established as result of cooperation between the European Foundation for Osteoporosis and the National Osteoporosis Foundation of the USA. 2010;21(12):1969-80. </w:t>
      </w:r>
      <w:r w:rsidR="00101663" w:rsidRPr="000D7A4B">
        <w:rPr>
          <w:color w:val="000000" w:themeColor="text1"/>
        </w:rPr>
        <w:br/>
      </w:r>
      <w:r w:rsidRPr="000D7A4B">
        <w:rPr>
          <w:color w:val="000000" w:themeColor="text1"/>
        </w:rPr>
        <w:t>Epub 2010/04/22. doi: 10.1007/s00198-010-1228-z. PubMed PMID: 20407890.</w:t>
      </w:r>
    </w:p>
    <w:p w14:paraId="2FD2B7E6" w14:textId="598B3ACC"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4.</w:t>
      </w:r>
      <w:r w:rsidRPr="000D7A4B">
        <w:rPr>
          <w:color w:val="000000" w:themeColor="text1"/>
        </w:rPr>
        <w:tab/>
        <w:t xml:space="preserve">Gnyubkin V, Guignandon A, Laroche N, Vanden-Bossche A, Malaval L, Vico L. High-acceleration whole body vibration stimulates cortical bone accrual and increases bone mineral content in growing mice. Journal of biomechanics. 2016. </w:t>
      </w:r>
      <w:r w:rsidR="00101663" w:rsidRPr="000D7A4B">
        <w:rPr>
          <w:color w:val="000000" w:themeColor="text1"/>
        </w:rPr>
        <w:br/>
      </w:r>
      <w:r w:rsidRPr="000D7A4B">
        <w:rPr>
          <w:color w:val="000000" w:themeColor="text1"/>
        </w:rPr>
        <w:t>Epub 2016/05/15. doi: 10.1016/j.jbiomech.2016.04.031. PubMed PMID: 27178020.</w:t>
      </w:r>
    </w:p>
    <w:p w14:paraId="41E5B77D" w14:textId="4A494175"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5.</w:t>
      </w:r>
      <w:r w:rsidRPr="000D7A4B">
        <w:rPr>
          <w:color w:val="000000" w:themeColor="text1"/>
        </w:rPr>
        <w:tab/>
        <w:t xml:space="preserve">Wehrle E, Wehner T, Heilmann A, Bindl R, Claes L, Jakob F, et al. Distinct frequency dependent effects of whole-body vibration on non-fractured bone and fracture healing in mice. J Orthop Res. 2014;32(8):1006-13. </w:t>
      </w:r>
      <w:r w:rsidR="00101663" w:rsidRPr="000D7A4B">
        <w:rPr>
          <w:color w:val="000000" w:themeColor="text1"/>
        </w:rPr>
        <w:br/>
      </w:r>
      <w:r w:rsidRPr="000D7A4B">
        <w:rPr>
          <w:color w:val="000000" w:themeColor="text1"/>
        </w:rPr>
        <w:t>Epub 2014/04/15. doi: 10.1002/jor.22629. PubMed PMID: 24729351.</w:t>
      </w:r>
    </w:p>
    <w:p w14:paraId="24BD1472"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6.</w:t>
      </w:r>
      <w:r w:rsidRPr="000D7A4B">
        <w:rPr>
          <w:color w:val="000000" w:themeColor="text1"/>
        </w:rPr>
        <w:tab/>
        <w:t>Manske SL, Good CA, Zernicke RF, Boyd SK. High-frequency, low-magnitude vibration does not prevent bone loss resulting from muscle disuse in mice following botulinum toxin injection. PloS one. 2012;7(5):e36486.</w:t>
      </w:r>
    </w:p>
    <w:p w14:paraId="04C631AF" w14:textId="220A689D"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7.</w:t>
      </w:r>
      <w:r w:rsidRPr="000D7A4B">
        <w:rPr>
          <w:color w:val="000000" w:themeColor="text1"/>
        </w:rPr>
        <w:tab/>
        <w:t xml:space="preserve">Johnson AW, Myrer JW, Hunter I, Feland JB, Hopkins JT, Draper DO, et al. Whole-body vibration strengthening compared to traditional strengthening during physical therapy in individuals with total knee arthroplasty. Physiotherapy theory and practice. </w:t>
      </w:r>
      <w:r w:rsidRPr="000D7A4B">
        <w:rPr>
          <w:color w:val="000000" w:themeColor="text1"/>
        </w:rPr>
        <w:lastRenderedPageBreak/>
        <w:t xml:space="preserve">2010;26(4):215-25. </w:t>
      </w:r>
      <w:r w:rsidR="00AA3363" w:rsidRPr="000D7A4B">
        <w:rPr>
          <w:color w:val="000000" w:themeColor="text1"/>
        </w:rPr>
        <w:br/>
      </w:r>
      <w:r w:rsidRPr="000D7A4B">
        <w:rPr>
          <w:color w:val="000000" w:themeColor="text1"/>
        </w:rPr>
        <w:t>Epub 2010/04/20. doi: 10.3109/09593980902967196. PubMed PMID: 20397856.</w:t>
      </w:r>
    </w:p>
    <w:p w14:paraId="426CB900" w14:textId="746A5E5B"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8.</w:t>
      </w:r>
      <w:r w:rsidRPr="000D7A4B">
        <w:rPr>
          <w:color w:val="000000" w:themeColor="text1"/>
        </w:rPr>
        <w:tab/>
        <w:t xml:space="preserve">Bily W, Franz C, Trimmel L, Loefler S, Cvecka J, Zampieri S, et al. Effects of Leg-Press Training With Moderate Vibration on Muscle Strength, Pain, and Function After Total Knee Arthroplasty: A Randomized Controlled Trial. Archives of physical medicine and rehabilitation. 2016. </w:t>
      </w:r>
      <w:r w:rsidR="00AA3363" w:rsidRPr="000D7A4B">
        <w:rPr>
          <w:color w:val="000000" w:themeColor="text1"/>
        </w:rPr>
        <w:br/>
      </w:r>
      <w:r w:rsidRPr="000D7A4B">
        <w:rPr>
          <w:color w:val="000000" w:themeColor="text1"/>
        </w:rPr>
        <w:t>Epub 2016/01/15. doi: 10.1016/j.apmr.2015.12.015. PubMed PMID: 26763947.</w:t>
      </w:r>
    </w:p>
    <w:p w14:paraId="60021834" w14:textId="3922F328"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49.</w:t>
      </w:r>
      <w:r w:rsidRPr="000D7A4B">
        <w:rPr>
          <w:color w:val="000000" w:themeColor="text1"/>
        </w:rPr>
        <w:tab/>
        <w:t xml:space="preserve">Jing D, Tong S, Zhai M, Li X, Cai J, Wu Y, et al. Effect of low-level mechanical vibration on osteogenesis and osseointegration of porous titanium implants in the repair of long bone defects. Scientific reports. 2015;5:17134. </w:t>
      </w:r>
      <w:r w:rsidR="00AA3363" w:rsidRPr="000D7A4B">
        <w:rPr>
          <w:color w:val="000000" w:themeColor="text1"/>
        </w:rPr>
        <w:br/>
      </w:r>
      <w:r w:rsidRPr="000D7A4B">
        <w:rPr>
          <w:color w:val="000000" w:themeColor="text1"/>
        </w:rPr>
        <w:t xml:space="preserve">Epub 2015/11/26. doi: 10.1038/srep17134. </w:t>
      </w:r>
      <w:r w:rsidR="00AA3363" w:rsidRPr="000D7A4B">
        <w:rPr>
          <w:color w:val="000000" w:themeColor="text1"/>
        </w:rPr>
        <w:br/>
      </w:r>
      <w:r w:rsidRPr="000D7A4B">
        <w:rPr>
          <w:color w:val="000000" w:themeColor="text1"/>
        </w:rPr>
        <w:t>PubMed PMID: 26601709; PubMed Central PMCID: PMC4658533.</w:t>
      </w:r>
    </w:p>
    <w:p w14:paraId="4B676F9C" w14:textId="154A8AC3"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50.</w:t>
      </w:r>
      <w:r w:rsidRPr="000D7A4B">
        <w:rPr>
          <w:color w:val="000000" w:themeColor="text1"/>
        </w:rPr>
        <w:tab/>
        <w:t xml:space="preserve">Liang YQ, Qi MC, Xu J, Liu HW, Dong W, Li JY, et al. Low-magnitude high-frequency loading, by whole-body vibration, accelerates early implant osseointegration in ovariectomized rats. Molecular medicine reports. 2014;10(6):2835-42. </w:t>
      </w:r>
      <w:r w:rsidR="00AA3363" w:rsidRPr="000D7A4B">
        <w:rPr>
          <w:color w:val="000000" w:themeColor="text1"/>
        </w:rPr>
        <w:br/>
      </w:r>
      <w:r w:rsidRPr="000D7A4B">
        <w:rPr>
          <w:color w:val="000000" w:themeColor="text1"/>
        </w:rPr>
        <w:t xml:space="preserve">Epub 2014/10/02. doi: 10.3892/mmr.2014.2597. </w:t>
      </w:r>
      <w:r w:rsidR="00AA3363" w:rsidRPr="000D7A4B">
        <w:rPr>
          <w:color w:val="000000" w:themeColor="text1"/>
        </w:rPr>
        <w:br/>
      </w:r>
      <w:r w:rsidRPr="000D7A4B">
        <w:rPr>
          <w:color w:val="000000" w:themeColor="text1"/>
        </w:rPr>
        <w:t>PubMed PMID: 25270245; PubMed Central PMCID: PMC4227418.</w:t>
      </w:r>
    </w:p>
    <w:p w14:paraId="5A31A304" w14:textId="6A61CCF6"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51.</w:t>
      </w:r>
      <w:r w:rsidRPr="000D7A4B">
        <w:rPr>
          <w:color w:val="000000" w:themeColor="text1"/>
        </w:rPr>
        <w:tab/>
        <w:t xml:space="preserve">Ogawa T, Vandamme K, Zhang XL, Naert I, Possemiers T, Chaudhari A, et al. Stimulation of Titanium Implant Osseointegration Through High-Frequency Vibration Loading is Enhanced when Applied at High Acceleration. Calcified tissue international. 2014;95(5):467-75. doi: 10.1007/s00223-014-9896-x. </w:t>
      </w:r>
      <w:r w:rsidR="00AA3363" w:rsidRPr="000D7A4B">
        <w:rPr>
          <w:color w:val="000000" w:themeColor="text1"/>
        </w:rPr>
        <w:br/>
      </w:r>
      <w:r w:rsidRPr="000D7A4B">
        <w:rPr>
          <w:color w:val="000000" w:themeColor="text1"/>
        </w:rPr>
        <w:t>PubMed PMID: ISI:000343088500010.</w:t>
      </w:r>
    </w:p>
    <w:p w14:paraId="3D47A725" w14:textId="7A982224" w:rsidR="002B4C5A" w:rsidRPr="000D7A4B" w:rsidRDefault="002B4C5A" w:rsidP="002B4C5A">
      <w:pPr>
        <w:pStyle w:val="EndNoteBibliography"/>
        <w:spacing w:line="480" w:lineRule="auto"/>
        <w:ind w:left="426" w:hanging="426"/>
        <w:rPr>
          <w:color w:val="000000" w:themeColor="text1"/>
        </w:rPr>
      </w:pPr>
      <w:r w:rsidRPr="000D7A4B">
        <w:rPr>
          <w:color w:val="000000" w:themeColor="text1"/>
          <w:lang w:val="de-DE"/>
        </w:rPr>
        <w:t>52.</w:t>
      </w:r>
      <w:r w:rsidRPr="000D7A4B">
        <w:rPr>
          <w:color w:val="000000" w:themeColor="text1"/>
          <w:lang w:val="de-DE"/>
        </w:rPr>
        <w:tab/>
        <w:t xml:space="preserve">Zhou Y, Guan X, Liu T, Wang X, Yu M, Yang G, et al. </w:t>
      </w:r>
      <w:r w:rsidRPr="000D7A4B">
        <w:rPr>
          <w:color w:val="000000" w:themeColor="text1"/>
        </w:rPr>
        <w:t xml:space="preserve">Whole body vibration improves osseointegration by up-regulating osteoblastic activity but down-regulating osteoblast-mediated osteoclastogenesis via ERK1/2 pathway. Bone. 2015;71:17-24. </w:t>
      </w:r>
      <w:r w:rsidR="00AA3363" w:rsidRPr="000D7A4B">
        <w:rPr>
          <w:color w:val="000000" w:themeColor="text1"/>
        </w:rPr>
        <w:br/>
      </w:r>
      <w:r w:rsidRPr="000D7A4B">
        <w:rPr>
          <w:color w:val="000000" w:themeColor="text1"/>
        </w:rPr>
        <w:t>Epub 2014/10/12. doi: 10.1016/j.bone.2014.09.026. PubMed PMID: 25304090.</w:t>
      </w:r>
    </w:p>
    <w:p w14:paraId="00E4165B" w14:textId="3962BC22"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53.</w:t>
      </w:r>
      <w:r w:rsidRPr="000D7A4B">
        <w:rPr>
          <w:color w:val="000000" w:themeColor="text1"/>
        </w:rPr>
        <w:tab/>
        <w:t xml:space="preserve">Chatterjee M, Hatori K, Duyck J, Sasaki K, Naert I, Vandamme K. High-frequency loading positively impacts titanium implant osseointegration in impaired bone. </w:t>
      </w:r>
      <w:r w:rsidRPr="000D7A4B">
        <w:rPr>
          <w:color w:val="000000" w:themeColor="text1"/>
        </w:rPr>
        <w:lastRenderedPageBreak/>
        <w:t xml:space="preserve">Osteoporosis Int. 2015;26(1):281-90. </w:t>
      </w:r>
      <w:r w:rsidR="00AA3363" w:rsidRPr="000D7A4B">
        <w:rPr>
          <w:color w:val="000000" w:themeColor="text1"/>
        </w:rPr>
        <w:br/>
      </w:r>
      <w:r w:rsidRPr="000D7A4B">
        <w:rPr>
          <w:color w:val="000000" w:themeColor="text1"/>
        </w:rPr>
        <w:t>doi: 10.1007/s00198-014-2824-0. PubMed PMID: ISI:000347689400030.</w:t>
      </w:r>
    </w:p>
    <w:p w14:paraId="493A415A"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54.</w:t>
      </w:r>
      <w:r w:rsidRPr="000D7A4B">
        <w:rPr>
          <w:color w:val="000000" w:themeColor="text1"/>
        </w:rPr>
        <w:tab/>
        <w:t>Chen BL, Li YQ, Xie DH, Yang XX. Low-magnitude high-frequency loading via whole body vibration enhances bone-implant osseointegration in ovariectomized rats. J Orthop Res. 2012;30(5):733-9. doi: 10.1002/jor.22004. PubMed PMID: ISI:000301232700010.</w:t>
      </w:r>
    </w:p>
    <w:p w14:paraId="5AE9FE8C" w14:textId="5CEEECB6"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55.</w:t>
      </w:r>
      <w:r w:rsidRPr="000D7A4B">
        <w:rPr>
          <w:color w:val="000000" w:themeColor="text1"/>
        </w:rPr>
        <w:tab/>
        <w:t xml:space="preserve">Waanders D, Janssen D, Mann KA, Verdonschot N. The behavior of the micro-mechanical cement-bone interface affects the cement failure in total hip replacement. Journal of biomechanics. 2011;44(2):228-34. </w:t>
      </w:r>
      <w:r w:rsidR="00AA3363" w:rsidRPr="000D7A4B">
        <w:rPr>
          <w:color w:val="000000" w:themeColor="text1"/>
        </w:rPr>
        <w:br/>
      </w:r>
      <w:r w:rsidRPr="000D7A4B">
        <w:rPr>
          <w:color w:val="000000" w:themeColor="text1"/>
        </w:rPr>
        <w:t xml:space="preserve">Epub 2010/11/03. doi: 10.1016/j.jbiomech.2010.10.020. </w:t>
      </w:r>
      <w:r w:rsidR="00AA3363" w:rsidRPr="000D7A4B">
        <w:rPr>
          <w:color w:val="000000" w:themeColor="text1"/>
        </w:rPr>
        <w:br/>
      </w:r>
      <w:r w:rsidRPr="000D7A4B">
        <w:rPr>
          <w:color w:val="000000" w:themeColor="text1"/>
        </w:rPr>
        <w:t>PubMed PMID: 21036358; PubMed Central PMCID: PMC3019267.</w:t>
      </w:r>
    </w:p>
    <w:p w14:paraId="5DD738E5" w14:textId="6DE58C9E"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56.</w:t>
      </w:r>
      <w:r w:rsidRPr="000D7A4B">
        <w:rPr>
          <w:color w:val="000000" w:themeColor="text1"/>
        </w:rPr>
        <w:tab/>
        <w:t xml:space="preserve">Waanders D, Janssen D, Mann KA, Verdonschot N. The effect of cement creep and cement fatigue damage on the micromechanics of the cement-bone interface. Journal of biomechanics. 2010;43(15):3028-34. </w:t>
      </w:r>
      <w:r w:rsidR="00AA3363" w:rsidRPr="000D7A4B">
        <w:rPr>
          <w:color w:val="000000" w:themeColor="text1"/>
        </w:rPr>
        <w:br/>
      </w:r>
      <w:r w:rsidRPr="000D7A4B">
        <w:rPr>
          <w:color w:val="000000" w:themeColor="text1"/>
        </w:rPr>
        <w:t xml:space="preserve">Epub 2010/08/10. doi: 10.1016/j.jbiomech.2010.06.031. </w:t>
      </w:r>
      <w:r w:rsidR="00AA3363" w:rsidRPr="000D7A4B">
        <w:rPr>
          <w:color w:val="000000" w:themeColor="text1"/>
        </w:rPr>
        <w:br/>
      </w:r>
      <w:r w:rsidRPr="000D7A4B">
        <w:rPr>
          <w:color w:val="000000" w:themeColor="text1"/>
        </w:rPr>
        <w:t>PubMed PMID: 20692663; PubMed Central PMCID: PMC2975749.</w:t>
      </w:r>
    </w:p>
    <w:p w14:paraId="24AE8295"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lang w:val="de-DE"/>
        </w:rPr>
        <w:t>57.</w:t>
      </w:r>
      <w:r w:rsidRPr="000D7A4B">
        <w:rPr>
          <w:color w:val="000000" w:themeColor="text1"/>
          <w:lang w:val="de-DE"/>
        </w:rPr>
        <w:tab/>
        <w:t xml:space="preserve">Morlock M, Schneider E, Bluhm A, Vollmer M, Bergmann G, Muller V, et al. </w:t>
      </w:r>
      <w:r w:rsidRPr="000D7A4B">
        <w:rPr>
          <w:color w:val="000000" w:themeColor="text1"/>
        </w:rPr>
        <w:t>Duration and frequency of every day activities in total hip patients. Journal of biomechanics. 2001;34(7):873-81. Epub 2001/06/19. PubMed PMID: 11410171.</w:t>
      </w:r>
    </w:p>
    <w:p w14:paraId="55D45C5A" w14:textId="5358E764"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58.</w:t>
      </w:r>
      <w:r w:rsidRPr="000D7A4B">
        <w:rPr>
          <w:color w:val="000000" w:themeColor="text1"/>
        </w:rPr>
        <w:tab/>
        <w:t xml:space="preserve">Shearwood-Porter N, Browne M, Sinclair I. Micromechanical characterisation of failure in acrylic bone cement: the effect of barium sulphate agglomerates. Journal of the mechanical behavior of biomedical materials. 2012;13:85-92. </w:t>
      </w:r>
      <w:r w:rsidR="00AA3363" w:rsidRPr="000D7A4B">
        <w:rPr>
          <w:color w:val="000000" w:themeColor="text1"/>
        </w:rPr>
        <w:br/>
      </w:r>
      <w:r w:rsidRPr="000D7A4B">
        <w:rPr>
          <w:color w:val="000000" w:themeColor="text1"/>
        </w:rPr>
        <w:t>Epub 2012/07/31. doi: 10.1016/j.jmbbm.2012.04.012. PubMed PMID: 22842279.</w:t>
      </w:r>
    </w:p>
    <w:p w14:paraId="4EE7DACF" w14:textId="0354D466"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59.</w:t>
      </w:r>
      <w:r w:rsidRPr="000D7A4B">
        <w:rPr>
          <w:color w:val="000000" w:themeColor="text1"/>
        </w:rPr>
        <w:tab/>
        <w:t xml:space="preserve">Wang P, Yang X, Yang Y, Yang L, Zhou Y, Liu C, et al. Effects of whole body vibration on pain, stiffness and physical functions in patients with knee osteoarthritis: a systematic review and meta-analysis. Clinical rehabilitation. 2015;29(10):939-51. </w:t>
      </w:r>
      <w:r w:rsidR="00AA3363" w:rsidRPr="000D7A4B">
        <w:rPr>
          <w:color w:val="000000" w:themeColor="text1"/>
        </w:rPr>
        <w:br/>
      </w:r>
      <w:r w:rsidRPr="000D7A4B">
        <w:rPr>
          <w:color w:val="000000" w:themeColor="text1"/>
        </w:rPr>
        <w:t>Epub 2014/12/20. doi: 10.1177/0269215514564895. PubMed PMID: 25525066.</w:t>
      </w:r>
    </w:p>
    <w:p w14:paraId="2FC2298B" w14:textId="67C4B804"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0.</w:t>
      </w:r>
      <w:r w:rsidRPr="000D7A4B">
        <w:rPr>
          <w:color w:val="000000" w:themeColor="text1"/>
        </w:rPr>
        <w:tab/>
        <w:t xml:space="preserve">Zafar H, Alghadir A, Anwer S, Al-Eisa E. Therapeutic effects of whole-body vibration training in knee osteoarthritis: a systematic review and meta-analysis. Archives of </w:t>
      </w:r>
      <w:r w:rsidRPr="000D7A4B">
        <w:rPr>
          <w:color w:val="000000" w:themeColor="text1"/>
        </w:rPr>
        <w:lastRenderedPageBreak/>
        <w:t xml:space="preserve">physical medicine and rehabilitation. 2015;96(8):1525-32. </w:t>
      </w:r>
      <w:r w:rsidR="00AA3363" w:rsidRPr="000D7A4B">
        <w:rPr>
          <w:color w:val="000000" w:themeColor="text1"/>
        </w:rPr>
        <w:br/>
      </w:r>
      <w:r w:rsidRPr="000D7A4B">
        <w:rPr>
          <w:color w:val="000000" w:themeColor="text1"/>
        </w:rPr>
        <w:t>Epub 2015/04/02. doi: 10.1016/j.apmr.2015.03.010. PubMed PMID: 25827655.</w:t>
      </w:r>
    </w:p>
    <w:p w14:paraId="46C07404" w14:textId="6E44AC4A"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1.</w:t>
      </w:r>
      <w:r w:rsidRPr="000D7A4B">
        <w:rPr>
          <w:color w:val="000000" w:themeColor="text1"/>
        </w:rPr>
        <w:tab/>
        <w:t xml:space="preserve">Tossige-Gomes R, Avelar NC, Simao AP, Neves CD, Brito-Melo GE, Coimbra CC, et al. Whole-body vibration decreases the proliferativeb response of TCD4(+) cells in elderly individuals with knee osteoarthritis. Brazilian journal of medical and biological research = Revista brasileira de pesquisas medicas e biologicas / Sociedade Brasileira de Biofisica  [et al]. 2012;45(12):1262-8. Epub 2012/09/06. </w:t>
      </w:r>
      <w:r w:rsidR="00AA3363" w:rsidRPr="000D7A4B">
        <w:rPr>
          <w:color w:val="000000" w:themeColor="text1"/>
        </w:rPr>
        <w:br/>
      </w:r>
      <w:r w:rsidRPr="000D7A4B">
        <w:rPr>
          <w:color w:val="000000" w:themeColor="text1"/>
        </w:rPr>
        <w:t>PubMed PMID: 22948377; PubMed Central PMCID: PMC3854226.</w:t>
      </w:r>
    </w:p>
    <w:p w14:paraId="602F91F8" w14:textId="2177CC66"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2.</w:t>
      </w:r>
      <w:r w:rsidRPr="000D7A4B">
        <w:rPr>
          <w:color w:val="000000" w:themeColor="text1"/>
        </w:rPr>
        <w:tab/>
        <w:t xml:space="preserve">Segal NA, Glass NA, Shakoor N, Wallace R. Vibration Platform Training in Women at Risk for Symptomatic Knee Osteoarthritis. Pm&amp;R. 2013;5(3):201-9. </w:t>
      </w:r>
      <w:r w:rsidR="00AA3363" w:rsidRPr="000D7A4B">
        <w:rPr>
          <w:color w:val="000000" w:themeColor="text1"/>
        </w:rPr>
        <w:br/>
      </w:r>
      <w:r w:rsidRPr="000D7A4B">
        <w:rPr>
          <w:color w:val="000000" w:themeColor="text1"/>
        </w:rPr>
        <w:t>doi: 10.1016/j.pmrj.2012.07.011. PubMed PMID: ISI:000316433300007.</w:t>
      </w:r>
    </w:p>
    <w:p w14:paraId="1BFFD31A" w14:textId="0DA8CE2B"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3.</w:t>
      </w:r>
      <w:r w:rsidRPr="000D7A4B">
        <w:rPr>
          <w:color w:val="000000" w:themeColor="text1"/>
        </w:rPr>
        <w:tab/>
        <w:t xml:space="preserve">Tsuji T, Yoon J, Aiba T, Kanamori A, Okura T, Tanaka K. Effects of whole-body vibration exercise on muscular strength and power, functional mobility and self-reported knee function in middle-aged and older Japanese women with knee pain. The Knee. 2014;21(6):1088-95. </w:t>
      </w:r>
      <w:r w:rsidR="00AA3363" w:rsidRPr="000D7A4B">
        <w:rPr>
          <w:color w:val="000000" w:themeColor="text1"/>
        </w:rPr>
        <w:br/>
      </w:r>
      <w:r w:rsidRPr="000D7A4B">
        <w:rPr>
          <w:color w:val="000000" w:themeColor="text1"/>
        </w:rPr>
        <w:t>Epub 2014/08/26. doi: 10.1016/j.knee.2014.07.015. PubMed PMID: 25153612.</w:t>
      </w:r>
    </w:p>
    <w:p w14:paraId="40525786" w14:textId="566485C2"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4.</w:t>
      </w:r>
      <w:r w:rsidRPr="000D7A4B">
        <w:rPr>
          <w:color w:val="000000" w:themeColor="text1"/>
        </w:rPr>
        <w:tab/>
        <w:t xml:space="preserve">Salmon JR, Roper JA, Tillman MD. Does Acute Whole-Body Vibration Training Improve the Physical Performance of People with Knee Osteoarthritis? Journal of Strength and Conditioning Research. 2012;26(11):2983-9. </w:t>
      </w:r>
      <w:r w:rsidR="00AA3363" w:rsidRPr="000D7A4B">
        <w:rPr>
          <w:color w:val="000000" w:themeColor="text1"/>
        </w:rPr>
        <w:br/>
      </w:r>
      <w:r w:rsidRPr="000D7A4B">
        <w:rPr>
          <w:color w:val="000000" w:themeColor="text1"/>
        </w:rPr>
        <w:t>doi: 10.1519/JSC.0b013e318242a4be. PubMed PMID: ISI:000310569900010.</w:t>
      </w:r>
    </w:p>
    <w:p w14:paraId="31F489AB" w14:textId="6BAB52FD"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5.</w:t>
      </w:r>
      <w:r w:rsidRPr="000D7A4B">
        <w:rPr>
          <w:color w:val="000000" w:themeColor="text1"/>
        </w:rPr>
        <w:tab/>
        <w:t xml:space="preserve">Li X, Wang XQ, Chen BL, Huang LY, Liu Y. Erratum to "Whole-Body Vibration Exercise for Knee Osteoarthritis: A Systematic Review and Meta-Analysis". Evidence-based complementary and alternative medicine : eCAM. 2015;2015:636435. </w:t>
      </w:r>
      <w:r w:rsidR="00AA3363" w:rsidRPr="000D7A4B">
        <w:rPr>
          <w:color w:val="000000" w:themeColor="text1"/>
        </w:rPr>
        <w:br/>
      </w:r>
      <w:r w:rsidRPr="000D7A4B">
        <w:rPr>
          <w:color w:val="000000" w:themeColor="text1"/>
        </w:rPr>
        <w:t xml:space="preserve">Epub 2015/12/08. doi: 10.1155/2015/636435. </w:t>
      </w:r>
      <w:r w:rsidR="00AA3363" w:rsidRPr="000D7A4B">
        <w:rPr>
          <w:color w:val="000000" w:themeColor="text1"/>
        </w:rPr>
        <w:br/>
      </w:r>
      <w:r w:rsidRPr="000D7A4B">
        <w:rPr>
          <w:color w:val="000000" w:themeColor="text1"/>
        </w:rPr>
        <w:t>PubMed PMID: 26640500; PubMed Central PMCID: PMC4660018.</w:t>
      </w:r>
    </w:p>
    <w:p w14:paraId="0D5244BC" w14:textId="5172D879"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6.</w:t>
      </w:r>
      <w:r w:rsidRPr="000D7A4B">
        <w:rPr>
          <w:color w:val="000000" w:themeColor="text1"/>
        </w:rPr>
        <w:tab/>
        <w:t xml:space="preserve">Li X, Wang XQ, Chen BL, Huang LY, Liu Y. Whole-Body Vibration Exercise for Knee Osteoarthritis: A Systematic Review and Meta-Analysis. Evidence-based complementary and alternative medicine : eCAM. 2015;2015:758147. </w:t>
      </w:r>
      <w:r w:rsidR="00AA3363" w:rsidRPr="000D7A4B">
        <w:rPr>
          <w:color w:val="000000" w:themeColor="text1"/>
        </w:rPr>
        <w:br/>
      </w:r>
      <w:r w:rsidRPr="000D7A4B">
        <w:rPr>
          <w:color w:val="000000" w:themeColor="text1"/>
        </w:rPr>
        <w:lastRenderedPageBreak/>
        <w:t xml:space="preserve">Epub 2015/09/09. doi: 10.1155/2015/758147. </w:t>
      </w:r>
      <w:r w:rsidR="00AA3363" w:rsidRPr="000D7A4B">
        <w:rPr>
          <w:color w:val="000000" w:themeColor="text1"/>
        </w:rPr>
        <w:br/>
      </w:r>
      <w:r w:rsidRPr="000D7A4B">
        <w:rPr>
          <w:color w:val="000000" w:themeColor="text1"/>
        </w:rPr>
        <w:t>PubMed PMID: 26347287; PubMed Central PMCID: PMC4540999.</w:t>
      </w:r>
    </w:p>
    <w:p w14:paraId="28238B15"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7.</w:t>
      </w:r>
      <w:r w:rsidRPr="000D7A4B">
        <w:rPr>
          <w:color w:val="000000" w:themeColor="text1"/>
        </w:rPr>
        <w:tab/>
        <w:t>http://westhartfordchiropractic.com. Whole Body Vibration FAQ's2016 May 22, 2016. Available from: http://westhartfordchiropractic.com/wave-whole-body-vibration/whole-body-vibration-faq-s.html.</w:t>
      </w:r>
    </w:p>
    <w:p w14:paraId="769B739A"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8.</w:t>
      </w:r>
      <w:r w:rsidRPr="000D7A4B">
        <w:rPr>
          <w:color w:val="000000" w:themeColor="text1"/>
        </w:rPr>
        <w:tab/>
        <w:t>http://www.bcvibranthealth.com. Whole Body Vibration—Contraindications2016 May 22, 2016. Available from: http://www.bcvibranthealth.com/whole-body-vibration/contraindications.php.</w:t>
      </w:r>
    </w:p>
    <w:p w14:paraId="44AEC605"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69.</w:t>
      </w:r>
      <w:r w:rsidRPr="000D7A4B">
        <w:rPr>
          <w:color w:val="000000" w:themeColor="text1"/>
        </w:rPr>
        <w:tab/>
        <w:t>https://www.galileo-training.com. Galileo training: contraindications2016. Available from: https://www.galileo-training.com/de-english/products/galileo-therapy-systems/background/contraindications.html.</w:t>
      </w:r>
    </w:p>
    <w:p w14:paraId="7FEF7705" w14:textId="77777777" w:rsidR="002B4C5A" w:rsidRPr="000D7A4B" w:rsidRDefault="002B4C5A" w:rsidP="002B4C5A">
      <w:pPr>
        <w:pStyle w:val="EndNoteBibliography"/>
        <w:spacing w:line="480" w:lineRule="auto"/>
        <w:ind w:left="426" w:hanging="426"/>
        <w:rPr>
          <w:color w:val="000000" w:themeColor="text1"/>
        </w:rPr>
      </w:pPr>
      <w:r w:rsidRPr="000D7A4B">
        <w:rPr>
          <w:color w:val="000000" w:themeColor="text1"/>
        </w:rPr>
        <w:t>70.</w:t>
      </w:r>
      <w:r w:rsidRPr="000D7A4B">
        <w:rPr>
          <w:color w:val="000000" w:themeColor="text1"/>
        </w:rPr>
        <w:tab/>
        <w:t>https://www.hypervibe.com. Is Whole Body Vibration Safe?2016 May 22, 2016. Available from: https://www.hypervibe.com/us/vibration_machine_contraindications.php.</w:t>
      </w:r>
    </w:p>
    <w:sectPr w:rsidR="002B4C5A" w:rsidRPr="000D7A4B" w:rsidSect="00E1257B">
      <w:footerReference w:type="even" r:id="rId7"/>
      <w:footerReference w:type="default" r:id="rId8"/>
      <w:pgSz w:w="11906" w:h="16838"/>
      <w:pgMar w:top="1417" w:right="1417" w:bottom="1134" w:left="1417" w:header="567" w:footer="567"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5700F0" w14:textId="77777777" w:rsidR="00F92B4D" w:rsidRDefault="00F92B4D">
      <w:r>
        <w:separator/>
      </w:r>
    </w:p>
  </w:endnote>
  <w:endnote w:type="continuationSeparator" w:id="0">
    <w:p w14:paraId="346F4798" w14:textId="77777777" w:rsidR="00F92B4D" w:rsidRDefault="00F92B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D4943" w14:textId="77777777" w:rsidR="00A92506" w:rsidRDefault="00A92506" w:rsidP="009A39F0">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7C105B50" w14:textId="77777777" w:rsidR="00A92506" w:rsidRDefault="00A9250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D924C" w14:textId="4D88C115" w:rsidR="00A92506" w:rsidRPr="00B22C03" w:rsidRDefault="00A92506" w:rsidP="009A39F0">
    <w:pPr>
      <w:pStyle w:val="Fuzeile"/>
      <w:tabs>
        <w:tab w:val="clear" w:pos="9072"/>
        <w:tab w:val="right" w:pos="9638"/>
      </w:tabs>
      <w:rPr>
        <w:i/>
        <w:iCs/>
        <w:sz w:val="12"/>
      </w:rPr>
    </w:pPr>
    <w:r>
      <w:rPr>
        <w:i/>
        <w:iCs/>
        <w:sz w:val="12"/>
      </w:rPr>
      <w:tab/>
    </w:r>
    <w:r w:rsidRPr="007B136F">
      <w:rPr>
        <w:rStyle w:val="Seitenzahl"/>
      </w:rPr>
      <w:fldChar w:fldCharType="begin"/>
    </w:r>
    <w:r w:rsidRPr="008435ED">
      <w:rPr>
        <w:rStyle w:val="Seitenzahl"/>
        <w:lang w:val="en-US"/>
      </w:rPr>
      <w:instrText xml:space="preserve">PAGE  </w:instrText>
    </w:r>
    <w:r w:rsidRPr="007B136F">
      <w:rPr>
        <w:rStyle w:val="Seitenzahl"/>
      </w:rPr>
      <w:fldChar w:fldCharType="separate"/>
    </w:r>
    <w:r w:rsidR="000D7A4B">
      <w:rPr>
        <w:rStyle w:val="Seitenzahl"/>
        <w:noProof/>
        <w:lang w:val="en-US"/>
      </w:rPr>
      <w:t>2</w:t>
    </w:r>
    <w:r w:rsidRPr="007B136F">
      <w:rPr>
        <w:rStyle w:val="Seitenzahl"/>
      </w:rPr>
      <w:fldChar w:fldCharType="end"/>
    </w:r>
    <w:r w:rsidRPr="008435ED">
      <w:rPr>
        <w:i/>
        <w:iCs/>
        <w:sz w:val="12"/>
        <w:lang w:val="en-US"/>
      </w:rPr>
      <w:tab/>
    </w:r>
    <w:r w:rsidRPr="00072BEE">
      <w:rPr>
        <w:iCs/>
        <w:sz w:val="12"/>
      </w:rPr>
      <w:fldChar w:fldCharType="begin"/>
    </w:r>
    <w:r w:rsidRPr="00072BEE">
      <w:rPr>
        <w:iCs/>
        <w:sz w:val="12"/>
      </w:rPr>
      <w:instrText xml:space="preserve"> FILENAME  \* MERGEFORMAT </w:instrText>
    </w:r>
    <w:r w:rsidRPr="00072BEE">
      <w:rPr>
        <w:iCs/>
        <w:sz w:val="12"/>
      </w:rPr>
      <w:fldChar w:fldCharType="separate"/>
    </w:r>
    <w:r w:rsidR="002B4C5A">
      <w:rPr>
        <w:iCs/>
        <w:noProof/>
        <w:sz w:val="12"/>
      </w:rPr>
      <w:t>Vibration Review 1 Supplement Plos.docx</w:t>
    </w:r>
    <w:r w:rsidRPr="00072BEE">
      <w:rPr>
        <w:iCs/>
        <w:sz w:val="12"/>
      </w:rPr>
      <w:fldChar w:fldCharType="end"/>
    </w:r>
    <w:r w:rsidRPr="00072BEE">
      <w:rPr>
        <w:iCs/>
        <w:sz w:val="12"/>
      </w:rPr>
      <w:t xml:space="preserve">    </w:t>
    </w:r>
    <w:r w:rsidRPr="00072BEE">
      <w:rPr>
        <w:iCs/>
        <w:sz w:val="12"/>
      </w:rPr>
      <w:fldChar w:fldCharType="begin"/>
    </w:r>
    <w:r w:rsidRPr="00072BEE">
      <w:rPr>
        <w:iCs/>
        <w:sz w:val="12"/>
      </w:rPr>
      <w:instrText xml:space="preserve"> DATE  \* MERGEFORMAT </w:instrText>
    </w:r>
    <w:r w:rsidRPr="00072BEE">
      <w:rPr>
        <w:iCs/>
        <w:sz w:val="12"/>
      </w:rPr>
      <w:fldChar w:fldCharType="separate"/>
    </w:r>
    <w:r w:rsidR="003625A5">
      <w:rPr>
        <w:iCs/>
        <w:noProof/>
        <w:sz w:val="12"/>
      </w:rPr>
      <w:t>28/10/2018</w:t>
    </w:r>
    <w:r w:rsidRPr="00072BEE">
      <w:rPr>
        <w:iCs/>
        <w:sz w:val="1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C4BF3" w14:textId="77777777" w:rsidR="00F92B4D" w:rsidRDefault="00F92B4D">
      <w:r>
        <w:separator/>
      </w:r>
    </w:p>
  </w:footnote>
  <w:footnote w:type="continuationSeparator" w:id="0">
    <w:p w14:paraId="5D71BB15" w14:textId="77777777" w:rsidR="00F92B4D" w:rsidRDefault="00F92B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2941FA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5EA51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956E27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E0DFE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A1E8A1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B96328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1CCB01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830FBC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F009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0A47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B5074"/>
    <w:multiLevelType w:val="hybridMultilevel"/>
    <w:tmpl w:val="44502EE4"/>
    <w:lvl w:ilvl="0" w:tplc="2E9C71F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FFA42B7"/>
    <w:multiLevelType w:val="hybridMultilevel"/>
    <w:tmpl w:val="05C01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93539A"/>
    <w:multiLevelType w:val="hybridMultilevel"/>
    <w:tmpl w:val="44502EE4"/>
    <w:lvl w:ilvl="0" w:tplc="2E9C71F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9A82A38"/>
    <w:multiLevelType w:val="hybridMultilevel"/>
    <w:tmpl w:val="133ADDBA"/>
    <w:lvl w:ilvl="0" w:tplc="A90A6550">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C456535"/>
    <w:multiLevelType w:val="hybridMultilevel"/>
    <w:tmpl w:val="052E360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AF72F38"/>
    <w:multiLevelType w:val="hybridMultilevel"/>
    <w:tmpl w:val="05C01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16729E"/>
    <w:multiLevelType w:val="hybridMultilevel"/>
    <w:tmpl w:val="E16C7CC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14"/>
  </w:num>
  <w:num w:numId="3">
    <w:abstractNumId w:val="15"/>
  </w:num>
  <w:num w:numId="4">
    <w:abstractNumId w:val="16"/>
  </w:num>
  <w:num w:numId="5">
    <w:abstractNumId w:val="13"/>
  </w:num>
  <w:num w:numId="6">
    <w:abstractNumId w:val="10"/>
  </w:num>
  <w:num w:numId="7">
    <w:abstractNumId w:val="12"/>
  </w:num>
  <w:num w:numId="8">
    <w:abstractNumId w:val="9"/>
  </w:num>
  <w:num w:numId="9">
    <w:abstractNumId w:val="8"/>
  </w:num>
  <w:num w:numId="10">
    <w:abstractNumId w:val="7"/>
  </w:num>
  <w:num w:numId="11">
    <w:abstractNumId w:val="6"/>
  </w:num>
  <w:num w:numId="12">
    <w:abstractNumId w:val="5"/>
  </w:num>
  <w:num w:numId="13">
    <w:abstractNumId w:val="4"/>
  </w:num>
  <w:num w:numId="14">
    <w:abstractNumId w:val="3"/>
  </w:num>
  <w:num w:numId="15">
    <w:abstractNumId w:val="2"/>
  </w:num>
  <w:num w:numId="16">
    <w:abstractNumId w:val="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te5d0ed9wfvmert5r5svaeaf22t2rdfszf&quot;&gt;Vibration Training&lt;record-ids&gt;&lt;item&gt;5&lt;/item&gt;&lt;item&gt;11&lt;/item&gt;&lt;item&gt;23&lt;/item&gt;&lt;item&gt;38&lt;/item&gt;&lt;item&gt;40&lt;/item&gt;&lt;item&gt;131&lt;/item&gt;&lt;item&gt;158&lt;/item&gt;&lt;item&gt;173&lt;/item&gt;&lt;item&gt;174&lt;/item&gt;&lt;item&gt;184&lt;/item&gt;&lt;item&gt;192&lt;/item&gt;&lt;item&gt;227&lt;/item&gt;&lt;item&gt;231&lt;/item&gt;&lt;item&gt;232&lt;/item&gt;&lt;item&gt;233&lt;/item&gt;&lt;item&gt;236&lt;/item&gt;&lt;item&gt;237&lt;/item&gt;&lt;item&gt;238&lt;/item&gt;&lt;item&gt;242&lt;/item&gt;&lt;item&gt;243&lt;/item&gt;&lt;item&gt;245&lt;/item&gt;&lt;item&gt;246&lt;/item&gt;&lt;item&gt;282&lt;/item&gt;&lt;item&gt;333&lt;/item&gt;&lt;item&gt;341&lt;/item&gt;&lt;item&gt;355&lt;/item&gt;&lt;item&gt;387&lt;/item&gt;&lt;item&gt;392&lt;/item&gt;&lt;item&gt;405&lt;/item&gt;&lt;item&gt;409&lt;/item&gt;&lt;item&gt;410&lt;/item&gt;&lt;item&gt;413&lt;/item&gt;&lt;item&gt;414&lt;/item&gt;&lt;item&gt;417&lt;/item&gt;&lt;item&gt;418&lt;/item&gt;&lt;item&gt;420&lt;/item&gt;&lt;item&gt;425&lt;/item&gt;&lt;item&gt;427&lt;/item&gt;&lt;item&gt;428&lt;/item&gt;&lt;item&gt;429&lt;/item&gt;&lt;item&gt;431&lt;/item&gt;&lt;item&gt;432&lt;/item&gt;&lt;item&gt;433&lt;/item&gt;&lt;item&gt;434&lt;/item&gt;&lt;item&gt;435&lt;/item&gt;&lt;item&gt;436&lt;/item&gt;&lt;item&gt;437&lt;/item&gt;&lt;item&gt;440&lt;/item&gt;&lt;item&gt;441&lt;/item&gt;&lt;item&gt;442&lt;/item&gt;&lt;item&gt;443&lt;/item&gt;&lt;item&gt;444&lt;/item&gt;&lt;item&gt;445&lt;/item&gt;&lt;item&gt;447&lt;/item&gt;&lt;item&gt;465&lt;/item&gt;&lt;item&gt;466&lt;/item&gt;&lt;item&gt;467&lt;/item&gt;&lt;item&gt;468&lt;/item&gt;&lt;item&gt;469&lt;/item&gt;&lt;item&gt;470&lt;/item&gt;&lt;item&gt;641&lt;/item&gt;&lt;item&gt;642&lt;/item&gt;&lt;item&gt;643&lt;/item&gt;&lt;item&gt;644&lt;/item&gt;&lt;item&gt;711&lt;/item&gt;&lt;item&gt;725&lt;/item&gt;&lt;item&gt;732&lt;/item&gt;&lt;item&gt;771&lt;/item&gt;&lt;item&gt;772&lt;/item&gt;&lt;item&gt;778&lt;/item&gt;&lt;/record-ids&gt;&lt;/item&gt;&lt;/Libraries&gt;"/>
  </w:docVars>
  <w:rsids>
    <w:rsidRoot w:val="00F94BAD"/>
    <w:rsid w:val="00013CAD"/>
    <w:rsid w:val="00022AD6"/>
    <w:rsid w:val="000302BC"/>
    <w:rsid w:val="00053476"/>
    <w:rsid w:val="000C06A0"/>
    <w:rsid w:val="000D7A4B"/>
    <w:rsid w:val="000E483A"/>
    <w:rsid w:val="000F6C88"/>
    <w:rsid w:val="00101663"/>
    <w:rsid w:val="00150D31"/>
    <w:rsid w:val="00173D04"/>
    <w:rsid w:val="00186607"/>
    <w:rsid w:val="001B3539"/>
    <w:rsid w:val="001C26B3"/>
    <w:rsid w:val="001C6A0F"/>
    <w:rsid w:val="001E29AD"/>
    <w:rsid w:val="001F6DFA"/>
    <w:rsid w:val="00207FEF"/>
    <w:rsid w:val="00223229"/>
    <w:rsid w:val="00233E25"/>
    <w:rsid w:val="002372D5"/>
    <w:rsid w:val="00262800"/>
    <w:rsid w:val="00282937"/>
    <w:rsid w:val="002B4C5A"/>
    <w:rsid w:val="002D3F64"/>
    <w:rsid w:val="002E6B90"/>
    <w:rsid w:val="003326B9"/>
    <w:rsid w:val="003625A5"/>
    <w:rsid w:val="0036309B"/>
    <w:rsid w:val="00367519"/>
    <w:rsid w:val="003702CB"/>
    <w:rsid w:val="003776DA"/>
    <w:rsid w:val="003879D9"/>
    <w:rsid w:val="003A6EC5"/>
    <w:rsid w:val="003B5D4D"/>
    <w:rsid w:val="003C6F41"/>
    <w:rsid w:val="003F5E2B"/>
    <w:rsid w:val="004723B1"/>
    <w:rsid w:val="004A29F5"/>
    <w:rsid w:val="004B21EC"/>
    <w:rsid w:val="004B2528"/>
    <w:rsid w:val="004C041A"/>
    <w:rsid w:val="004E0DE7"/>
    <w:rsid w:val="004E75B5"/>
    <w:rsid w:val="004F232A"/>
    <w:rsid w:val="004F4C8D"/>
    <w:rsid w:val="00505904"/>
    <w:rsid w:val="00514FF6"/>
    <w:rsid w:val="005313AA"/>
    <w:rsid w:val="00545610"/>
    <w:rsid w:val="00562F85"/>
    <w:rsid w:val="0057598C"/>
    <w:rsid w:val="00591371"/>
    <w:rsid w:val="005E60EC"/>
    <w:rsid w:val="0061169D"/>
    <w:rsid w:val="006270A4"/>
    <w:rsid w:val="0064097B"/>
    <w:rsid w:val="006608C9"/>
    <w:rsid w:val="0067529B"/>
    <w:rsid w:val="006A2F24"/>
    <w:rsid w:val="006A3077"/>
    <w:rsid w:val="006A68DA"/>
    <w:rsid w:val="006D339E"/>
    <w:rsid w:val="007308D1"/>
    <w:rsid w:val="007424E0"/>
    <w:rsid w:val="00761EE3"/>
    <w:rsid w:val="0076615F"/>
    <w:rsid w:val="007A7E57"/>
    <w:rsid w:val="007B0D41"/>
    <w:rsid w:val="007D286B"/>
    <w:rsid w:val="007E1D2C"/>
    <w:rsid w:val="00825A7C"/>
    <w:rsid w:val="00840196"/>
    <w:rsid w:val="00863CAF"/>
    <w:rsid w:val="008A0169"/>
    <w:rsid w:val="008A2358"/>
    <w:rsid w:val="008B5A92"/>
    <w:rsid w:val="008E0BC4"/>
    <w:rsid w:val="008E2D46"/>
    <w:rsid w:val="00914DEE"/>
    <w:rsid w:val="00975E63"/>
    <w:rsid w:val="00976396"/>
    <w:rsid w:val="009804EC"/>
    <w:rsid w:val="009837AC"/>
    <w:rsid w:val="009A39F0"/>
    <w:rsid w:val="009B5E46"/>
    <w:rsid w:val="009D470F"/>
    <w:rsid w:val="009F2165"/>
    <w:rsid w:val="00A02D65"/>
    <w:rsid w:val="00A329CA"/>
    <w:rsid w:val="00A3457D"/>
    <w:rsid w:val="00A42309"/>
    <w:rsid w:val="00A83A2F"/>
    <w:rsid w:val="00A83D5B"/>
    <w:rsid w:val="00A85A14"/>
    <w:rsid w:val="00A92506"/>
    <w:rsid w:val="00AA3363"/>
    <w:rsid w:val="00AB6591"/>
    <w:rsid w:val="00AD5BAF"/>
    <w:rsid w:val="00AE50C0"/>
    <w:rsid w:val="00AF299E"/>
    <w:rsid w:val="00B2386D"/>
    <w:rsid w:val="00B43C59"/>
    <w:rsid w:val="00B66D3C"/>
    <w:rsid w:val="00B76736"/>
    <w:rsid w:val="00B86E11"/>
    <w:rsid w:val="00B9118F"/>
    <w:rsid w:val="00B958E0"/>
    <w:rsid w:val="00BD771B"/>
    <w:rsid w:val="00C10F70"/>
    <w:rsid w:val="00C16206"/>
    <w:rsid w:val="00C42B8E"/>
    <w:rsid w:val="00C44040"/>
    <w:rsid w:val="00C56CE4"/>
    <w:rsid w:val="00C6735C"/>
    <w:rsid w:val="00C738AA"/>
    <w:rsid w:val="00C81FAE"/>
    <w:rsid w:val="00C84B87"/>
    <w:rsid w:val="00C84ECF"/>
    <w:rsid w:val="00C85082"/>
    <w:rsid w:val="00C87DDA"/>
    <w:rsid w:val="00C94F72"/>
    <w:rsid w:val="00CA46BB"/>
    <w:rsid w:val="00CB5B9C"/>
    <w:rsid w:val="00CB6E80"/>
    <w:rsid w:val="00CB7862"/>
    <w:rsid w:val="00CE4550"/>
    <w:rsid w:val="00D14967"/>
    <w:rsid w:val="00D21C36"/>
    <w:rsid w:val="00D249A3"/>
    <w:rsid w:val="00D6500F"/>
    <w:rsid w:val="00D80516"/>
    <w:rsid w:val="00DE5547"/>
    <w:rsid w:val="00DE6426"/>
    <w:rsid w:val="00E0445C"/>
    <w:rsid w:val="00E1163D"/>
    <w:rsid w:val="00E1257B"/>
    <w:rsid w:val="00E1733E"/>
    <w:rsid w:val="00E43DD8"/>
    <w:rsid w:val="00E601C4"/>
    <w:rsid w:val="00E70523"/>
    <w:rsid w:val="00E77F71"/>
    <w:rsid w:val="00E834D1"/>
    <w:rsid w:val="00E93C41"/>
    <w:rsid w:val="00EB7ABE"/>
    <w:rsid w:val="00EC7C00"/>
    <w:rsid w:val="00ED1C69"/>
    <w:rsid w:val="00ED73E5"/>
    <w:rsid w:val="00EE1F2A"/>
    <w:rsid w:val="00F1022C"/>
    <w:rsid w:val="00F21423"/>
    <w:rsid w:val="00F3016A"/>
    <w:rsid w:val="00F35C8C"/>
    <w:rsid w:val="00F37559"/>
    <w:rsid w:val="00F439B4"/>
    <w:rsid w:val="00F43DDD"/>
    <w:rsid w:val="00F61A2D"/>
    <w:rsid w:val="00F72708"/>
    <w:rsid w:val="00F92B4D"/>
    <w:rsid w:val="00F94BAD"/>
    <w:rsid w:val="00FA7469"/>
    <w:rsid w:val="00FC614D"/>
    <w:rsid w:val="00FF557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06AA889"/>
  <w15:docId w15:val="{C3EB6810-8054-4A20-A169-09E047C50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94BAD"/>
    <w:pPr>
      <w:spacing w:after="0" w:line="240" w:lineRule="auto"/>
    </w:pPr>
    <w:rPr>
      <w:rFonts w:ascii="Arial" w:eastAsia="Times New Roman" w:hAnsi="Arial" w:cs="Arial"/>
      <w:color w:val="000000"/>
      <w:lang w:val="en-GB"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F94BAD"/>
    <w:pPr>
      <w:tabs>
        <w:tab w:val="center" w:pos="4536"/>
        <w:tab w:val="right" w:pos="9072"/>
      </w:tabs>
    </w:pPr>
  </w:style>
  <w:style w:type="character" w:customStyle="1" w:styleId="KopfzeileZchn">
    <w:name w:val="Kopfzeile Zchn"/>
    <w:basedOn w:val="Absatz-Standardschriftart"/>
    <w:link w:val="Kopfzeile"/>
    <w:rsid w:val="00F94BAD"/>
    <w:rPr>
      <w:rFonts w:ascii="Arial" w:eastAsia="Times New Roman" w:hAnsi="Arial" w:cs="Arial"/>
      <w:color w:val="000000"/>
      <w:lang w:eastAsia="de-DE"/>
    </w:rPr>
  </w:style>
  <w:style w:type="paragraph" w:styleId="Fuzeile">
    <w:name w:val="footer"/>
    <w:basedOn w:val="Standard"/>
    <w:link w:val="FuzeileZchn"/>
    <w:rsid w:val="00F94BAD"/>
    <w:pPr>
      <w:tabs>
        <w:tab w:val="center" w:pos="4536"/>
        <w:tab w:val="right" w:pos="9072"/>
      </w:tabs>
    </w:pPr>
  </w:style>
  <w:style w:type="character" w:customStyle="1" w:styleId="FuzeileZchn">
    <w:name w:val="Fußzeile Zchn"/>
    <w:basedOn w:val="Absatz-Standardschriftart"/>
    <w:link w:val="Fuzeile"/>
    <w:rsid w:val="00F94BAD"/>
    <w:rPr>
      <w:rFonts w:ascii="Arial" w:eastAsia="Times New Roman" w:hAnsi="Arial" w:cs="Arial"/>
      <w:color w:val="000000"/>
      <w:lang w:eastAsia="de-DE"/>
    </w:rPr>
  </w:style>
  <w:style w:type="character" w:styleId="Seitenzahl">
    <w:name w:val="page number"/>
    <w:basedOn w:val="Absatz-Standardschriftart"/>
    <w:rsid w:val="00F94BAD"/>
  </w:style>
  <w:style w:type="paragraph" w:styleId="Sprechblasentext">
    <w:name w:val="Balloon Text"/>
    <w:basedOn w:val="Standard"/>
    <w:link w:val="SprechblasentextZchn"/>
    <w:rsid w:val="00F94BAD"/>
    <w:rPr>
      <w:rFonts w:ascii="Tahoma" w:hAnsi="Tahoma" w:cs="Tahoma"/>
      <w:sz w:val="16"/>
      <w:szCs w:val="16"/>
    </w:rPr>
  </w:style>
  <w:style w:type="character" w:customStyle="1" w:styleId="SprechblasentextZchn">
    <w:name w:val="Sprechblasentext Zchn"/>
    <w:basedOn w:val="Absatz-Standardschriftart"/>
    <w:link w:val="Sprechblasentext"/>
    <w:rsid w:val="00F94BAD"/>
    <w:rPr>
      <w:rFonts w:ascii="Tahoma" w:eastAsia="Times New Roman" w:hAnsi="Tahoma" w:cs="Tahoma"/>
      <w:color w:val="000000"/>
      <w:sz w:val="16"/>
      <w:szCs w:val="16"/>
      <w:lang w:eastAsia="de-DE"/>
    </w:rPr>
  </w:style>
  <w:style w:type="character" w:styleId="Hyperlink">
    <w:name w:val="Hyperlink"/>
    <w:basedOn w:val="Absatz-Standardschriftart"/>
    <w:rsid w:val="00F94BAD"/>
    <w:rPr>
      <w:color w:val="0563C1" w:themeColor="hyperlink"/>
      <w:u w:val="single"/>
    </w:rPr>
  </w:style>
  <w:style w:type="character" w:styleId="Kommentarzeichen">
    <w:name w:val="annotation reference"/>
    <w:basedOn w:val="Absatz-Standardschriftart"/>
    <w:rsid w:val="00F94BAD"/>
    <w:rPr>
      <w:sz w:val="16"/>
      <w:szCs w:val="16"/>
    </w:rPr>
  </w:style>
  <w:style w:type="paragraph" w:styleId="Kommentartext">
    <w:name w:val="annotation text"/>
    <w:basedOn w:val="Standard"/>
    <w:link w:val="KommentartextZchn"/>
    <w:rsid w:val="00F94BAD"/>
    <w:rPr>
      <w:rFonts w:ascii="Tahoma" w:hAnsi="Tahoma" w:cs="Tahoma"/>
      <w:sz w:val="16"/>
      <w:szCs w:val="20"/>
    </w:rPr>
  </w:style>
  <w:style w:type="character" w:customStyle="1" w:styleId="KommentartextZchn">
    <w:name w:val="Kommentartext Zchn"/>
    <w:basedOn w:val="Absatz-Standardschriftart"/>
    <w:link w:val="Kommentartext"/>
    <w:rsid w:val="00F94BAD"/>
    <w:rPr>
      <w:rFonts w:ascii="Tahoma" w:eastAsia="Times New Roman" w:hAnsi="Tahoma" w:cs="Tahoma"/>
      <w:color w:val="000000"/>
      <w:sz w:val="16"/>
      <w:szCs w:val="20"/>
      <w:lang w:val="en-GB" w:eastAsia="de-DE"/>
    </w:rPr>
  </w:style>
  <w:style w:type="paragraph" w:styleId="Kommentarthema">
    <w:name w:val="annotation subject"/>
    <w:basedOn w:val="Kommentartext"/>
    <w:next w:val="Kommentartext"/>
    <w:link w:val="KommentarthemaZchn"/>
    <w:rsid w:val="00F94BAD"/>
    <w:rPr>
      <w:b/>
      <w:bCs/>
    </w:rPr>
  </w:style>
  <w:style w:type="character" w:customStyle="1" w:styleId="KommentarthemaZchn">
    <w:name w:val="Kommentarthema Zchn"/>
    <w:basedOn w:val="KommentartextZchn"/>
    <w:link w:val="Kommentarthema"/>
    <w:rsid w:val="00F94BAD"/>
    <w:rPr>
      <w:rFonts w:ascii="Arial" w:eastAsia="Times New Roman" w:hAnsi="Arial" w:cs="Arial"/>
      <w:b/>
      <w:bCs/>
      <w:color w:val="000000"/>
      <w:sz w:val="20"/>
      <w:szCs w:val="20"/>
      <w:lang w:val="en-GB" w:eastAsia="de-DE"/>
    </w:rPr>
  </w:style>
  <w:style w:type="character" w:styleId="BesuchterLink">
    <w:name w:val="FollowedHyperlink"/>
    <w:basedOn w:val="Absatz-Standardschriftart"/>
    <w:rsid w:val="00F94BAD"/>
    <w:rPr>
      <w:color w:val="954F72" w:themeColor="followedHyperlink"/>
      <w:u w:val="single"/>
    </w:rPr>
  </w:style>
  <w:style w:type="paragraph" w:styleId="Listenabsatz">
    <w:name w:val="List Paragraph"/>
    <w:basedOn w:val="Standard"/>
    <w:uiPriority w:val="34"/>
    <w:qFormat/>
    <w:rsid w:val="00F94BAD"/>
    <w:pPr>
      <w:ind w:left="720"/>
      <w:contextualSpacing/>
    </w:pPr>
  </w:style>
  <w:style w:type="table" w:styleId="Tabellenraster">
    <w:name w:val="Table Grid"/>
    <w:basedOn w:val="NormaleTabelle"/>
    <w:rsid w:val="00F94BAD"/>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F94BAD"/>
    <w:pPr>
      <w:jc w:val="center"/>
    </w:pPr>
    <w:rPr>
      <w:noProof/>
    </w:rPr>
  </w:style>
  <w:style w:type="character" w:customStyle="1" w:styleId="EndNoteBibliographyTitleZchn">
    <w:name w:val="EndNote Bibliography Title Zchn"/>
    <w:basedOn w:val="Absatz-Standardschriftart"/>
    <w:link w:val="EndNoteBibliographyTitle"/>
    <w:rsid w:val="00F94BAD"/>
    <w:rPr>
      <w:rFonts w:ascii="Arial" w:eastAsia="Times New Roman" w:hAnsi="Arial" w:cs="Arial"/>
      <w:noProof/>
      <w:color w:val="000000"/>
      <w:lang w:val="en-GB" w:eastAsia="de-DE"/>
    </w:rPr>
  </w:style>
  <w:style w:type="paragraph" w:customStyle="1" w:styleId="EndNoteBibliography">
    <w:name w:val="EndNote Bibliography"/>
    <w:basedOn w:val="Standard"/>
    <w:link w:val="EndNoteBibliographyZchn"/>
    <w:rsid w:val="00F94BAD"/>
    <w:rPr>
      <w:noProof/>
    </w:rPr>
  </w:style>
  <w:style w:type="character" w:customStyle="1" w:styleId="EndNoteBibliographyZchn">
    <w:name w:val="EndNote Bibliography Zchn"/>
    <w:basedOn w:val="Absatz-Standardschriftart"/>
    <w:link w:val="EndNoteBibliography"/>
    <w:rsid w:val="00F94BAD"/>
    <w:rPr>
      <w:rFonts w:ascii="Arial" w:eastAsia="Times New Roman" w:hAnsi="Arial" w:cs="Arial"/>
      <w:noProof/>
      <w:color w:val="000000"/>
      <w:lang w:val="en-GB" w:eastAsia="de-DE"/>
    </w:rPr>
  </w:style>
  <w:style w:type="character" w:styleId="Platzhaltertext">
    <w:name w:val="Placeholder Text"/>
    <w:basedOn w:val="Absatz-Standardschriftart"/>
    <w:uiPriority w:val="99"/>
    <w:semiHidden/>
    <w:rsid w:val="00F94BAD"/>
    <w:rPr>
      <w:color w:val="808080"/>
    </w:rPr>
  </w:style>
  <w:style w:type="paragraph" w:styleId="StandardWeb">
    <w:name w:val="Normal (Web)"/>
    <w:basedOn w:val="Standard"/>
    <w:uiPriority w:val="99"/>
    <w:semiHidden/>
    <w:unhideWhenUsed/>
    <w:rsid w:val="00F94BAD"/>
    <w:pPr>
      <w:spacing w:before="100" w:beforeAutospacing="1" w:after="100" w:afterAutospacing="1"/>
    </w:pPr>
    <w:rPr>
      <w:rFonts w:ascii="Times New Roman" w:eastAsiaTheme="minorEastAsia" w:hAnsi="Times New Roman" w:cs="Times New Roman"/>
      <w:color w:val="auto"/>
      <w:sz w:val="24"/>
      <w:szCs w:val="24"/>
    </w:rPr>
  </w:style>
  <w:style w:type="character" w:customStyle="1" w:styleId="value">
    <w:name w:val="value"/>
    <w:basedOn w:val="Absatz-Standardschriftart"/>
    <w:rsid w:val="00F94BAD"/>
  </w:style>
  <w:style w:type="character" w:styleId="HTMLZitat">
    <w:name w:val="HTML Cite"/>
    <w:basedOn w:val="Absatz-Standardschriftart"/>
    <w:uiPriority w:val="99"/>
    <w:semiHidden/>
    <w:unhideWhenUsed/>
    <w:rsid w:val="00F94BAD"/>
    <w:rPr>
      <w:i/>
      <w:iCs/>
    </w:rPr>
  </w:style>
  <w:style w:type="character" w:styleId="SchwacheHervorhebung">
    <w:name w:val="Subtle Emphasis"/>
    <w:basedOn w:val="Absatz-Standardschriftart"/>
    <w:uiPriority w:val="19"/>
    <w:qFormat/>
    <w:rsid w:val="00F94BAD"/>
    <w:rPr>
      <w:i/>
      <w:iCs/>
      <w:color w:val="404040" w:themeColor="text1" w:themeTint="BF"/>
    </w:rPr>
  </w:style>
  <w:style w:type="paragraph" w:styleId="berarbeitung">
    <w:name w:val="Revision"/>
    <w:hidden/>
    <w:uiPriority w:val="99"/>
    <w:semiHidden/>
    <w:rsid w:val="00F94BAD"/>
    <w:pPr>
      <w:spacing w:after="0" w:line="240" w:lineRule="auto"/>
    </w:pPr>
    <w:rPr>
      <w:rFonts w:ascii="Arial" w:eastAsia="Times New Roman" w:hAnsi="Arial" w:cs="Arial"/>
      <w:color w:val="000000"/>
      <w:lang w:eastAsia="de-DE"/>
    </w:rPr>
  </w:style>
  <w:style w:type="character" w:styleId="Zeilennummer">
    <w:name w:val="line number"/>
    <w:basedOn w:val="Absatz-Standardschriftart"/>
    <w:semiHidden/>
    <w:unhideWhenUsed/>
    <w:rsid w:val="00F94BAD"/>
    <w:rPr>
      <w:rFonts w:ascii="Arial" w:hAnsi="Arial"/>
      <w:i/>
      <w:color w:val="0070C0"/>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757231">
      <w:bodyDiv w:val="1"/>
      <w:marLeft w:val="0"/>
      <w:marRight w:val="0"/>
      <w:marTop w:val="0"/>
      <w:marBottom w:val="0"/>
      <w:divBdr>
        <w:top w:val="none" w:sz="0" w:space="0" w:color="auto"/>
        <w:left w:val="none" w:sz="0" w:space="0" w:color="auto"/>
        <w:bottom w:val="none" w:sz="0" w:space="0" w:color="auto"/>
        <w:right w:val="none" w:sz="0" w:space="0" w:color="auto"/>
      </w:divBdr>
    </w:div>
    <w:div w:id="1260606395">
      <w:bodyDiv w:val="1"/>
      <w:marLeft w:val="0"/>
      <w:marRight w:val="0"/>
      <w:marTop w:val="0"/>
      <w:marBottom w:val="0"/>
      <w:divBdr>
        <w:top w:val="none" w:sz="0" w:space="0" w:color="auto"/>
        <w:left w:val="none" w:sz="0" w:space="0" w:color="auto"/>
        <w:bottom w:val="none" w:sz="0" w:space="0" w:color="auto"/>
        <w:right w:val="none" w:sz="0" w:space="0" w:color="auto"/>
      </w:divBdr>
    </w:div>
    <w:div w:id="1372263186">
      <w:bodyDiv w:val="1"/>
      <w:marLeft w:val="0"/>
      <w:marRight w:val="0"/>
      <w:marTop w:val="0"/>
      <w:marBottom w:val="0"/>
      <w:divBdr>
        <w:top w:val="none" w:sz="0" w:space="0" w:color="auto"/>
        <w:left w:val="none" w:sz="0" w:space="0" w:color="auto"/>
        <w:bottom w:val="none" w:sz="0" w:space="0" w:color="auto"/>
        <w:right w:val="none" w:sz="0" w:space="0" w:color="auto"/>
      </w:divBdr>
    </w:div>
    <w:div w:id="1450271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8235</Words>
  <Characters>51885</Characters>
  <Application>Microsoft Office Word</Application>
  <DocSecurity>0</DocSecurity>
  <Lines>432</Lines>
  <Paragraphs>1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é Universitaetsmedizin Berlin</Company>
  <LinksUpToDate>false</LinksUpToDate>
  <CharactersWithSpaces>6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n, Georg</dc:creator>
  <cp:keywords/>
  <dc:description/>
  <cp:lastModifiedBy>GB</cp:lastModifiedBy>
  <cp:revision>3</cp:revision>
  <cp:lastPrinted>2018-08-27T09:38:00Z</cp:lastPrinted>
  <dcterms:created xsi:type="dcterms:W3CDTF">2018-10-28T18:25:00Z</dcterms:created>
  <dcterms:modified xsi:type="dcterms:W3CDTF">2018-10-28T18:25:00Z</dcterms:modified>
</cp:coreProperties>
</file>